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Eric R. Scott, Ji-Peng Wei, Xin Li, Colin M. Orians</w:t>
      </w:r>
    </w:p>
    <w:p w14:paraId="4E530EEA" w14:textId="70F3666E" w:rsidR="00C67A19" w:rsidRDefault="001408E7" w:rsidP="001408E7">
      <w:pPr>
        <w:pStyle w:val="Heading1"/>
      </w:pPr>
      <w:r>
        <w:t>Abstract</w:t>
      </w:r>
    </w:p>
    <w:p w14:paraId="44AD7615" w14:textId="0A347181" w:rsidR="001408E7" w:rsidRPr="001408E7" w:rsidRDefault="001408E7" w:rsidP="001408E7">
      <w:r>
        <w:t>(to write)</w:t>
      </w:r>
    </w:p>
    <w:p w14:paraId="62DC835D" w14:textId="68A8A175" w:rsidR="00C52A40" w:rsidRPr="00C52A40" w:rsidRDefault="00C67A19" w:rsidP="00C52A40">
      <w:pPr>
        <w:pStyle w:val="Heading1"/>
        <w:spacing w:line="480" w:lineRule="auto"/>
      </w:pPr>
      <w:r>
        <w:t>Introduction</w:t>
      </w:r>
    </w:p>
    <w:p w14:paraId="597EBA26" w14:textId="7FC6CCCE" w:rsidR="00F03406" w:rsidDel="00C25388" w:rsidRDefault="00727FD8" w:rsidP="000C7467">
      <w:pPr>
        <w:spacing w:line="480" w:lineRule="auto"/>
        <w:ind w:firstLine="720"/>
        <w:rPr>
          <w:del w:id="0" w:author="Scott, Eric R." w:date="2020-03-14T17:31:00Z"/>
        </w:rPr>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4D845942" w14:textId="38001DB1" w:rsidR="00802138" w:rsidRDefault="00630D1D" w:rsidP="001408E7">
      <w:pPr>
        <w:spacing w:line="480" w:lineRule="auto"/>
        <w:ind w:firstLine="720"/>
      </w:pPr>
      <w:r>
        <w:t xml:space="preserve">Because insects are poikilotherms, </w:t>
      </w:r>
      <w:r w:rsidR="00B37D72">
        <w:t>changes in temperature are</w:t>
      </w:r>
      <w:r w:rsidR="00CD20AE">
        <w:t xml:space="preserve"> particularly</w:t>
      </w:r>
      <w:r w:rsidR="00B37D72">
        <w:t xml:space="preserve"> likely</w:t>
      </w:r>
      <w:r w:rsidR="00B70D84">
        <w:t xml:space="preserve"> </w:t>
      </w:r>
      <w:r w:rsidR="00B37D72">
        <w:t xml:space="preserve">to </w:t>
      </w:r>
      <w:r w:rsidR="003A563E">
        <w:t>a</w:t>
      </w:r>
      <w:r w:rsidR="00B37D72">
        <w:t xml:space="preserve">ffect </w:t>
      </w:r>
      <w:r w:rsidR="00B70D84">
        <w:t>insects directly</w:t>
      </w:r>
      <w:r w:rsidR="00F03406">
        <w:t xml:space="preserve"> by altering metabolic rates</w:t>
      </w:r>
      <w:r w:rsidR="00B70D84">
        <w:t xml:space="preserve">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F03406">
        <w:t>For example, a</w:t>
      </w:r>
      <w:r w:rsidR="008C32EB">
        <w:t>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w:t>
      </w:r>
      <w:r w:rsidR="00727FD8">
        <w:lastRenderedPageBreak/>
        <w:t xml:space="preserve">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Bebber et al., 2013; Macgregor et 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w:t>
      </w:r>
    </w:p>
    <w:p w14:paraId="7D36A52B" w14:textId="48BBC086" w:rsidR="00727FD8" w:rsidRDefault="00727FD8" w:rsidP="001408E7">
      <w:pPr>
        <w:spacing w:line="480" w:lineRule="auto"/>
        <w:ind w:firstLine="720"/>
      </w:pPr>
      <w:r>
        <w:t>Changes in precipitation</w:t>
      </w:r>
      <w:r w:rsidR="00B70D84">
        <w:t>, on the other hand,</w:t>
      </w:r>
      <w:r w:rsidR="00C772A4">
        <w:t xml:space="preserve"> are less uniform across the globe</w:t>
      </w:r>
      <w:r w:rsidR="00446466">
        <w:t>,</w:t>
      </w:r>
      <w:r w:rsidR="00C772A4">
        <w:t xml:space="preserv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w:t>
      </w:r>
      <w:r w:rsidR="0024343D">
        <w:t>Dry</w:t>
      </w:r>
      <w:r w:rsidR="000F4814">
        <w:t xml:space="preserve"> conditions </w:t>
      </w:r>
      <w:r w:rsidR="00802138">
        <w:t>can</w:t>
      </w:r>
      <w:r w:rsidR="000F4814">
        <w:t xml:space="preserve"> lead to increases in insect mortality due to</w:t>
      </w:r>
      <w:r>
        <w:t xml:space="preserve"> desiccation</w:t>
      </w:r>
      <w:r w:rsidR="000F4814">
        <w:t>,</w:t>
      </w:r>
      <w:r>
        <w:t xml:space="preserve"> </w:t>
      </w:r>
      <w:commentRangeStart w:id="1"/>
      <w:commentRangeStart w:id="2"/>
      <w:r w:rsidR="000F4814">
        <w:t>so in dry habitats,</w:t>
      </w:r>
      <w:r>
        <w:t xml:space="preserve"> increase</w:t>
      </w:r>
      <w:r w:rsidR="003B7CA8">
        <w:t>d</w:t>
      </w:r>
      <w:r>
        <w:t xml:space="preserve"> precipitation may result in increases in herbivore populations</w:t>
      </w:r>
      <w:commentRangeEnd w:id="1"/>
      <w:r w:rsidR="00F60F3E">
        <w:rPr>
          <w:rStyle w:val="CommentReference"/>
        </w:rPr>
        <w:commentReference w:id="1"/>
      </w:r>
      <w:commentRangeEnd w:id="2"/>
      <w:r w:rsidR="0024343D">
        <w:rPr>
          <w:rStyle w:val="CommentReference"/>
        </w:rPr>
        <w:commentReference w:id="2"/>
      </w:r>
      <w:r>
        <w:t xml:space="preserve"> </w:t>
      </w:r>
      <w:commentRangeStart w:id="3"/>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commentRangeEnd w:id="3"/>
      <w:r w:rsidR="00187372">
        <w:rPr>
          <w:rStyle w:val="CommentReference"/>
        </w:rPr>
        <w:commentReference w:id="3"/>
      </w:r>
      <w:r>
        <w:t>.</w:t>
      </w:r>
      <w:r w:rsidR="0024343D">
        <w:t xml:space="preserve"> </w:t>
      </w:r>
      <w:proofErr w:type="spellStart"/>
      <w:ins w:id="4" w:author="Scott, Eric R." w:date="2020-03-13T13:59:00Z">
        <w:r w:rsidR="0024343D">
          <w:t>Espeset</w:t>
        </w:r>
        <w:proofErr w:type="spellEnd"/>
        <w:r w:rsidR="0024343D">
          <w:t xml:space="preserve"> </w:t>
        </w:r>
      </w:ins>
      <w:ins w:id="5" w:author="Scott, Eric R." w:date="2020-03-13T13:57:00Z">
        <w:r w:rsidR="0024343D">
          <w:t xml:space="preserve">et </w:t>
        </w:r>
      </w:ins>
      <w:ins w:id="6" w:author="Scott, Eric R." w:date="2020-03-13T13:58:00Z">
        <w:r w:rsidR="0024343D">
          <w:t>al 2016 found that monarch butterflies benefitted from warm, humid springs in California</w:t>
        </w:r>
      </w:ins>
      <w:r>
        <w:t xml:space="preserve"> </w:t>
      </w:r>
      <w:r w:rsidR="000F4814">
        <w:t>However, 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65D5BE1A" w14:textId="6F10D183" w:rsidR="00CD20AE" w:rsidRDefault="00CD20AE" w:rsidP="001408E7">
      <w:pPr>
        <w:spacing w:line="480" w:lineRule="auto"/>
        <w:ind w:firstLine="720"/>
      </w:pPr>
      <w:commentRangeStart w:id="7"/>
      <w:r>
        <w:t>[paragraph on increased variability in weather]</w:t>
      </w:r>
      <w:commentRangeEnd w:id="7"/>
      <w:r w:rsidR="00904EF8">
        <w:rPr>
          <w:rStyle w:val="CommentReference"/>
        </w:rPr>
        <w:commentReference w:id="7"/>
      </w:r>
    </w:p>
    <w:p w14:paraId="5A6B603A" w14:textId="1CF5BAC9" w:rsidR="00633DAF" w:rsidRDefault="00633DAF" w:rsidP="001408E7">
      <w:pPr>
        <w:spacing w:line="480" w:lineRule="auto"/>
        <w:ind w:firstLine="720"/>
      </w:pPr>
      <w:r>
        <w:t xml:space="preserve">The temperature optima of </w:t>
      </w:r>
      <w:r w:rsidR="00CD20AE">
        <w:t>insect herbivores and their host plants can differ</w:t>
      </w:r>
      <w:r>
        <w:t xml:space="preserve"> </w:t>
      </w:r>
      <w:r>
        <w:fldChar w:fldCharType="begin" w:fldLock="1"/>
      </w:r>
      <w:r w:rsidR="00DB453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Pr="00633DAF">
        <w:rPr>
          <w:noProof/>
        </w:rPr>
        <w:t>(Berggren et al., 2009)</w:t>
      </w:r>
      <w:r>
        <w:fldChar w:fldCharType="end"/>
      </w:r>
      <w:r>
        <w:t xml:space="preserve">. </w:t>
      </w:r>
      <w:r w:rsidR="00712230">
        <w:t>Although some degree of warming may improve plant growth, i</w:t>
      </w:r>
      <w:r>
        <w:t>nsect</w:t>
      </w:r>
      <w:r w:rsidR="00C82FF4">
        <w:t xml:space="preserve"> populations </w:t>
      </w:r>
      <w:r>
        <w:t xml:space="preserve">are predicted to benefit more from high temperatures than </w:t>
      </w:r>
      <w:r w:rsidR="00CD20AE">
        <w:t xml:space="preserve">their host </w:t>
      </w:r>
      <w:r>
        <w:t>plants</w:t>
      </w:r>
      <w:r w:rsidR="00712230">
        <w:t>. At high temperatures that are beneficial to herbivores, plants are likely to experience increased respiration and decreased photosynthetic efficiency due to photorespiration</w:t>
      </w:r>
      <w:r w:rsidR="00BB50CC">
        <w:t xml:space="preserve">, thus decreasing their growth rate relative to their insect herbivores </w:t>
      </w:r>
      <w:r w:rsidR="00BB50CC">
        <w:fldChar w:fldCharType="begin" w:fldLock="1"/>
      </w:r>
      <w:r w:rsidR="00BB50CC">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BB50CC">
        <w:fldChar w:fldCharType="separate"/>
      </w:r>
      <w:r w:rsidR="00BB50CC" w:rsidRPr="00BB50CC">
        <w:rPr>
          <w:noProof/>
        </w:rPr>
        <w:t>(Berggren et al., 2009)</w:t>
      </w:r>
      <w:r w:rsidR="00BB50CC">
        <w:fldChar w:fldCharType="end"/>
      </w:r>
      <w:r w:rsidR="00BB50CC">
        <w:t>.</w:t>
      </w:r>
      <w:r w:rsidR="00712230">
        <w:t xml:space="preserve"> Because many herbivores feed exclusively on developing plant tissue, high temperatures may increase herbivory as a combined function of increased herbivore densities and either increased rates of </w:t>
      </w:r>
      <w:r w:rsidR="00712230">
        <w:lastRenderedPageBreak/>
        <w:t>leaf maturation or decreased plant growth</w:t>
      </w:r>
      <w:r w:rsidR="00BB50CC">
        <w:t>, both of which would reduce availability of young leaves</w:t>
      </w:r>
      <w:r w:rsidR="00712230">
        <w:t xml:space="preserve"> </w:t>
      </w:r>
      <w:r w:rsidR="00712230">
        <w:fldChar w:fldCharType="begin" w:fldLock="1"/>
      </w:r>
      <w:r w:rsidR="00BB50CC">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712230">
        <w:fldChar w:fldCharType="separate"/>
      </w:r>
      <w:r w:rsidR="00712230" w:rsidRPr="00712230">
        <w:rPr>
          <w:noProof/>
        </w:rPr>
        <w:t>(Bale et al., 2002; Berggren et al., 2009)</w:t>
      </w:r>
      <w:r w:rsidR="00712230">
        <w:fldChar w:fldCharType="end"/>
      </w:r>
      <w:r w:rsidR="00712230">
        <w:t>.</w:t>
      </w:r>
      <w:r w:rsidR="00464C81">
        <w:t xml:space="preserve">. </w:t>
      </w:r>
    </w:p>
    <w:p w14:paraId="30CDC9EE" w14:textId="1A0B7223" w:rsidR="00CD20AE" w:rsidRDefault="00CD20AE" w:rsidP="00CD20AE">
      <w:pPr>
        <w:spacing w:line="480" w:lineRule="auto"/>
        <w:ind w:firstLine="720"/>
      </w:pPr>
      <w:commentRangeStart w:id="8"/>
      <w:r>
        <w:t>For many organisms it is difficult to study effects of climate change on abundance because they have long lifespans</w:t>
      </w:r>
      <w:commentRangeEnd w:id="8"/>
      <w:r>
        <w:rPr>
          <w:rStyle w:val="CommentReference"/>
        </w:rPr>
        <w:commentReference w:id="8"/>
      </w:r>
      <w:r>
        <w:t xml:space="preserve">.  However, multivoltine insects may offer an opportunity to study the effects of changes in temperature and precipitation over a shorter time scale.  Multivoltine </w:t>
      </w:r>
      <w:proofErr w:type="gramStart"/>
      <w:r>
        <w:t>insects</w:t>
      </w:r>
      <w:proofErr w:type="gramEnd"/>
      <w:r>
        <w:t xml:space="preserve"> complete multiple generations per season, with each generation experiencing a unique climate history. Multivoltine insects are predicted to benefit from climate change because of the potential to add additional generations due to advancing phenology  </w:t>
      </w:r>
      <w:r>
        <w:fldChar w:fldCharType="begin" w:fldLock="1"/>
      </w:r>
      <w:r>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fldChar w:fldCharType="separate"/>
      </w:r>
      <w:r w:rsidRPr="00C772A4">
        <w:rPr>
          <w:noProof/>
        </w:rPr>
        <w:t>(Bale et al., 2002; Kerr et al., 2019; Macgregor et al., 2019; Tobin et al., 2008)</w:t>
      </w:r>
      <w:r>
        <w:fldChar w:fldCharType="end"/>
      </w:r>
      <w:r>
        <w:t>.  However, weather conditions within a year may affect the abundance of multivoltine insects independently from mean yearly trends in temperature and precipitation. For example, infestation severity on crops by the migratory, multivoltine, polyphagous crop pest, the potato leafhopper (</w:t>
      </w:r>
      <w:r>
        <w:rPr>
          <w:i/>
          <w:iCs/>
        </w:rPr>
        <w:t xml:space="preserve">Empoasca </w:t>
      </w:r>
      <w:proofErr w:type="spellStart"/>
      <w:r>
        <w:rPr>
          <w:i/>
          <w:iCs/>
        </w:rPr>
        <w:t>fabae</w:t>
      </w:r>
      <w:proofErr w:type="spellEnd"/>
      <w:r>
        <w:t xml:space="preserve">) </w:t>
      </w:r>
      <w:commentRangeStart w:id="9"/>
      <w:ins w:id="10" w:author="Scott, Eric R." w:date="2020-03-11T17:29:00Z">
        <w:r>
          <w:t xml:space="preserve">is less affected by </w:t>
        </w:r>
      </w:ins>
      <w:ins w:id="11" w:author="Scott, Eric R." w:date="2020-03-11T17:30:00Z">
        <w:r>
          <w:t>advancing phenology caused by yearly warming than by within season temperatures</w:t>
        </w:r>
      </w:ins>
      <w:del w:id="12" w:author="Scott, Eric R." w:date="2020-03-11T17:26:00Z">
        <w:r w:rsidDel="00D0778B">
          <w:delText xml:space="preserve"> </w:delText>
        </w:r>
        <w:commentRangeEnd w:id="9"/>
        <w:r w:rsidDel="00D0778B">
          <w:rPr>
            <w:rStyle w:val="CommentReference"/>
          </w:rPr>
          <w:commentReference w:id="9"/>
        </w:r>
      </w:del>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ins w:id="13" w:author="Scott, Eric R." w:date="2020-03-11T17:30:00Z">
        <w:r>
          <w:t>[DIRECTION OF EFFECT? HIGH TEMPS = MORE HOPPERS?].</w:t>
        </w:r>
      </w:ins>
      <w:r>
        <w:t xml:space="preserve"> By aggregating measures across a growing season (and therefore multiple generations) we lose information on responses to weather at a time scale more appropriate to multivoltine insects. </w:t>
      </w:r>
    </w:p>
    <w:p w14:paraId="44265645" w14:textId="282975EE" w:rsidR="00904EF8" w:rsidRDefault="00904EF8" w:rsidP="00CD20AE">
      <w:pPr>
        <w:spacing w:line="480" w:lineRule="auto"/>
        <w:ind w:firstLine="720"/>
      </w:pPr>
      <w:r w:rsidRPr="00904EF8">
        <w:rPr>
          <w:highlight w:val="yellow"/>
        </w:rPr>
        <w:t>[Different life stages effected differently?  Why are we looking for lagged effects?]</w:t>
      </w:r>
    </w:p>
    <w:p w14:paraId="5AD29DE4" w14:textId="297A6058" w:rsidR="00F518D4" w:rsidRDefault="00C772A4" w:rsidP="001408E7">
      <w:pPr>
        <w:spacing w:line="480" w:lineRule="auto"/>
        <w:ind w:firstLine="720"/>
      </w:pPr>
      <w:r>
        <w:t>[</w:t>
      </w:r>
      <w:r w:rsidR="00892350" w:rsidRPr="00BB50CC">
        <w:rPr>
          <w:highlight w:val="yellow"/>
          <w:rPrChange w:id="14" w:author="Scott, Eric R." w:date="2020-03-11T17:48:00Z">
            <w:rPr/>
          </w:rPrChange>
        </w:rPr>
        <w:t xml:space="preserve">sentences about how </w:t>
      </w:r>
      <w:r w:rsidRPr="00BB50CC">
        <w:rPr>
          <w:highlight w:val="yellow"/>
          <w:rPrChange w:id="15" w:author="Scott, Eric R." w:date="2020-03-11T17:48:00Z">
            <w:rPr/>
          </w:rPrChange>
        </w:rPr>
        <w:t>insect</w:t>
      </w:r>
      <w:r w:rsidR="00892350" w:rsidRPr="00BB50CC">
        <w:rPr>
          <w:highlight w:val="yellow"/>
          <w:rPrChange w:id="16" w:author="Scott, Eric R." w:date="2020-03-11T17:48:00Z">
            <w:rPr/>
          </w:rPrChange>
        </w:rPr>
        <w:t xml:space="preserve"> herbivory</w:t>
      </w:r>
      <w:r w:rsidRPr="00BB50CC">
        <w:rPr>
          <w:highlight w:val="yellow"/>
          <w:rPrChange w:id="17" w:author="Scott, Eric R." w:date="2020-03-11T17:48:00Z">
            <w:rPr/>
          </w:rPrChange>
        </w:rPr>
        <w:t xml:space="preserve"> not only </w:t>
      </w:r>
      <w:r w:rsidR="00892350" w:rsidRPr="00BB50CC">
        <w:rPr>
          <w:highlight w:val="yellow"/>
          <w:rPrChange w:id="18" w:author="Scott, Eric R." w:date="2020-03-11T17:48:00Z">
            <w:rPr/>
          </w:rPrChange>
        </w:rPr>
        <w:t>effects plants</w:t>
      </w:r>
      <w:r w:rsidRPr="00BB50CC">
        <w:rPr>
          <w:highlight w:val="yellow"/>
          <w:rPrChange w:id="19" w:author="Scott, Eric R." w:date="2020-03-11T17:48:00Z">
            <w:rPr/>
          </w:rPrChange>
        </w:rPr>
        <w:t xml:space="preserve"> through consumptive effects, but also </w:t>
      </w:r>
      <w:r w:rsidR="00892350" w:rsidRPr="00BB50CC">
        <w:rPr>
          <w:highlight w:val="yellow"/>
          <w:rPrChange w:id="20" w:author="Scott, Eric R." w:date="2020-03-11T17:48:00Z">
            <w:rPr/>
          </w:rPrChange>
        </w:rPr>
        <w:t>through induced changes in metabolite profiles</w:t>
      </w:r>
      <w:r>
        <w:t xml:space="preserve">]. </w:t>
      </w:r>
      <w:r w:rsidR="00F518D4">
        <w:t xml:space="preserve">Plant secondary metabolite blends are also important in some agricultural systems, where they are the prime determinants of crop quality.  Tea quality, for example, is determined primarily by the concentrations and </w:t>
      </w:r>
      <w:r w:rsidR="00F518D4">
        <w:lastRenderedPageBreak/>
        <w:t xml:space="preserve">composition of volatiles, catechins, methylxanthines, and amino acids.  In some tea cropping systems, metabolite blend can be more </w:t>
      </w:r>
      <w:r w:rsidR="00BD6EC0">
        <w:t>valuable</w:t>
      </w:r>
      <w:r w:rsidR="00F518D4">
        <w:t xml:space="preserve">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rsidR="00F518D4">
        <w:t xml:space="preserve"> One strategy unique to tea originates in northern Taiwan and involves farmers allowing and encouraging </w:t>
      </w:r>
      <w:r>
        <w:t xml:space="preserve">damage by the </w:t>
      </w:r>
      <w:r w:rsidR="00F518D4">
        <w:t>tea green leafhopper (</w:t>
      </w:r>
      <w:r w:rsidR="00F518D4" w:rsidRPr="006D7D16">
        <w:rPr>
          <w:i/>
          <w:iCs/>
        </w:rPr>
        <w:t>Empoasca onukii</w:t>
      </w:r>
      <w:r w:rsidR="00F518D4">
        <w:t>)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rsidR="00F518D4">
        <w:t xml:space="preserve">.  </w:t>
      </w:r>
      <w:r w:rsidR="00F518D4" w:rsidRPr="006D7D16">
        <w:rPr>
          <w:i/>
          <w:iCs/>
        </w:rPr>
        <w:t>E. onukii</w:t>
      </w:r>
      <w:r w:rsidR="006D7D16">
        <w:t xml:space="preserve">, like other </w:t>
      </w:r>
      <w:r w:rsidR="006D7D16" w:rsidRPr="006D7D16">
        <w:rPr>
          <w:i/>
          <w:iCs/>
        </w:rPr>
        <w:t>Empoasca</w:t>
      </w:r>
      <w:r w:rsidR="006D7D16">
        <w:t xml:space="preserve"> species,</w:t>
      </w:r>
      <w:r w:rsidR="00F518D4">
        <w:t xml:space="preserve"> feeds by rupturing cells and ingesting fluids </w:t>
      </w:r>
      <w:r w:rsidR="006D7D16">
        <w:fldChar w:fldCharType="begin" w:fldLock="1"/>
      </w:r>
      <w:r w:rsidR="00712230">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F518D4" w:rsidRPr="006D7D16">
        <w:rPr>
          <w:i/>
          <w:iCs/>
        </w:rPr>
        <w:t>E. onukii</w:t>
      </w:r>
      <w:r w:rsidR="00F518D4">
        <w:t xml:space="preserve"> is generally considered a pest and can reduce tea yields up to 20%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9824AF">
        <w:t>.</w:t>
      </w:r>
      <w:r w:rsidR="00F518D4">
        <w:t xml:space="preserve"> However, </w:t>
      </w:r>
      <w:r>
        <w:t>in late summer when tea quality generally declines,</w:t>
      </w:r>
      <w:r w:rsidR="00F518D4">
        <w:t xml:space="preserve"> </w:t>
      </w:r>
      <w:r w:rsidR="00F518D4" w:rsidRPr="00C772A4">
        <w:rPr>
          <w:i/>
          <w:iCs/>
        </w:rPr>
        <w:t>E. onukii</w:t>
      </w:r>
      <w:r w:rsidR="00F518D4">
        <w:t xml:space="preserve"> infestations </w:t>
      </w:r>
      <w:r>
        <w:t xml:space="preserve">can be beneficial to some tea farmers </w:t>
      </w:r>
      <w:r w:rsidR="00F518D4">
        <w:t>because of the volatiles induced uniquely by leafhopper damage</w:t>
      </w:r>
      <w:r w:rsidR="006D7D16">
        <w:t xml:space="preserve"> </w:t>
      </w:r>
      <w:r w:rsidR="006D7D16">
        <w:fldChar w:fldCharType="begin" w:fldLock="1"/>
      </w:r>
      <w:r w:rsidR="00712230">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rsidR="00F518D4">
        <w:t>.</w:t>
      </w:r>
      <w:r w:rsidR="00BB50CC">
        <w:t xml:space="preserve"> One such tea produced from leafhopper attacked plants is known as Eastern Beauty oolong (</w:t>
      </w:r>
      <w:r w:rsidR="00BB50CC">
        <w:rPr>
          <w:rFonts w:hint="eastAsia"/>
        </w:rPr>
        <w:t>东方美人</w:t>
      </w:r>
      <w:r w:rsidR="00904EF8">
        <w:rPr>
          <w:rFonts w:hint="eastAsia"/>
        </w:rPr>
        <w:t>,</w:t>
      </w:r>
      <w:r w:rsidR="00904EF8">
        <w:t xml:space="preserve"> </w:t>
      </w:r>
      <w:proofErr w:type="spellStart"/>
      <w:r w:rsidR="00904EF8">
        <w:t>dongfang</w:t>
      </w:r>
      <w:proofErr w:type="spellEnd"/>
      <w:r w:rsidR="00904EF8">
        <w:t xml:space="preserve"> </w:t>
      </w:r>
      <w:proofErr w:type="spellStart"/>
      <w:r w:rsidR="00904EF8">
        <w:t>meiren</w:t>
      </w:r>
      <w:proofErr w:type="spellEnd"/>
      <w:r w:rsidR="00BB50CC">
        <w:rPr>
          <w:rFonts w:hint="eastAsia"/>
        </w:rPr>
        <w:t>)</w:t>
      </w:r>
      <w:r w:rsidR="00BB50CC">
        <w:t xml:space="preserve"> </w:t>
      </w:r>
      <w:r w:rsidR="00BB50CC">
        <w:fldChar w:fldCharType="begin" w:fldLock="1"/>
      </w:r>
      <w:r w:rsidR="005D2AE2">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mendeley":{"formattedCitation":"(Scott and Orians, 2018)","plainTextFormattedCitation":"(Scott and Orians, 2018)","previouslyFormattedCitation":"(Scott and Orians, 2018)"},"properties":{"noteIndex":0},"schema":"https://github.com/citation-style-language/schema/raw/master/csl-citation.json"}</w:instrText>
      </w:r>
      <w:r w:rsidR="00BB50CC">
        <w:fldChar w:fldCharType="separate"/>
      </w:r>
      <w:r w:rsidR="00BB50CC" w:rsidRPr="00BB50CC">
        <w:rPr>
          <w:noProof/>
        </w:rPr>
        <w:t>(Scott and Orians, 2018)</w:t>
      </w:r>
      <w:r w:rsidR="00BB50CC">
        <w:fldChar w:fldCharType="end"/>
      </w:r>
      <w:r w:rsidR="00BB50CC">
        <w:t xml:space="preserve">.  Eastern Beauty oolong originated in </w:t>
      </w:r>
      <w:r w:rsidR="00904EF8">
        <w:t>Taiwan but</w:t>
      </w:r>
      <w:r w:rsidR="00BB50CC">
        <w:t xml:space="preserve"> is now produced in some other tea-growing regions of Asia where </w:t>
      </w:r>
      <w:r w:rsidR="00BB50CC">
        <w:rPr>
          <w:i/>
          <w:iCs/>
        </w:rPr>
        <w:t xml:space="preserve">E. onukii </w:t>
      </w:r>
      <w:r w:rsidR="00BB50CC">
        <w:t>is a common pest.</w:t>
      </w:r>
      <w:r w:rsidR="00F518D4">
        <w:t xml:space="preserve"> </w:t>
      </w:r>
      <w:r w:rsidR="00BB50CC">
        <w:t xml:space="preserve">This type of tea is produced in the late summer when leafhoppers are abundant and tea quality would otherwise be low, offering farmers a way to increase their income while reducing insecticide inputs.  </w:t>
      </w:r>
      <w:r w:rsidR="00F518D4" w:rsidRPr="00C772A4">
        <w:rPr>
          <w:i/>
          <w:iCs/>
        </w:rPr>
        <w:t>E</w:t>
      </w:r>
      <w:r w:rsidR="00BB50CC">
        <w:rPr>
          <w:i/>
          <w:iCs/>
        </w:rPr>
        <w:t>mpoasca</w:t>
      </w:r>
      <w:r w:rsidR="00F518D4" w:rsidRPr="00C772A4">
        <w:rPr>
          <w:i/>
          <w:iCs/>
        </w:rPr>
        <w:t xml:space="preserv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t xml:space="preserve">, and leafhopper vital rates are influenced by temperature </w:t>
      </w:r>
      <w:r w:rsidR="009824AF">
        <w:fldChar w:fldCharType="begin" w:fldLock="1"/>
      </w:r>
      <w:r w:rsidR="00712230">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t>.</w:t>
      </w:r>
      <w:r w:rsidR="005859AC">
        <w:t xml:space="preserve"> </w:t>
      </w:r>
      <w:r w:rsidR="002920B0" w:rsidRPr="005859AC">
        <w:t>Therefore</w:t>
      </w:r>
      <w:r w:rsidR="002920B0">
        <w:t xml:space="preserve">, there is the potential for within-season climate </w:t>
      </w:r>
      <w:r>
        <w:t>variability</w:t>
      </w:r>
      <w:r w:rsidR="002920B0">
        <w:t xml:space="preserve"> to have an impact on leafhopper population.  In addition, climate may affect shoot growth of tea plants.  Young shoots are not </w:t>
      </w:r>
      <w:r w:rsidR="002920B0">
        <w:lastRenderedPageBreak/>
        <w:t xml:space="preserve">only the unit of harvest, but also the preferred feeding sites for </w:t>
      </w:r>
      <w:r w:rsidR="002920B0" w:rsidRPr="00C772A4">
        <w:rPr>
          <w:i/>
          <w:iCs/>
        </w:rPr>
        <w:t>E. onukii</w:t>
      </w:r>
      <w:r w:rsidR="002920B0">
        <w:t xml:space="preserve"> (</w:t>
      </w:r>
      <w:commentRangeStart w:id="21"/>
      <w:r w:rsidR="002920B0">
        <w:t>citation</w:t>
      </w:r>
      <w:commentRangeEnd w:id="21"/>
      <w:r w:rsidR="001408E7">
        <w:rPr>
          <w:rStyle w:val="CommentReference"/>
        </w:rPr>
        <w:commentReference w:id="21"/>
      </w:r>
      <w:r w:rsidR="002920B0">
        <w:t xml:space="preserve">), so changes in shoot elongation must be considered together with </w:t>
      </w:r>
      <w:r w:rsidR="002920B0" w:rsidRPr="00C772A4">
        <w:rPr>
          <w:i/>
          <w:iCs/>
        </w:rPr>
        <w:t>E. onukii</w:t>
      </w:r>
      <w:r w:rsidR="002920B0">
        <w:t xml:space="preserve"> </w:t>
      </w:r>
      <w:r>
        <w:t>population</w:t>
      </w:r>
      <w:r w:rsidR="002920B0">
        <w:t xml:space="preserve"> in order to understand changes in functional </w:t>
      </w:r>
      <w:commentRangeStart w:id="22"/>
      <w:r w:rsidR="002920B0">
        <w:t>density</w:t>
      </w:r>
      <w:commentRangeEnd w:id="22"/>
      <w:r w:rsidR="00BD6EC0">
        <w:rPr>
          <w:rStyle w:val="CommentReference"/>
        </w:rPr>
        <w:commentReference w:id="22"/>
      </w:r>
      <w:r w:rsidR="002920B0">
        <w:t>.</w:t>
      </w:r>
    </w:p>
    <w:p w14:paraId="5A84DE40" w14:textId="75B6BB8C"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w:t>
      </w:r>
      <w:r w:rsidR="00BD6EC0">
        <w:t xml:space="preserve">ir responses to recent </w:t>
      </w:r>
      <w:r w:rsidR="00591741">
        <w:t>temperature and precipitation.</w:t>
      </w:r>
    </w:p>
    <w:p w14:paraId="370E1275" w14:textId="4519F335" w:rsidR="00C67A19" w:rsidRDefault="00C67A19" w:rsidP="001408E7">
      <w:pPr>
        <w:pStyle w:val="Heading1"/>
        <w:spacing w:line="480" w:lineRule="auto"/>
      </w:pPr>
      <w:r>
        <w:t>Materials and Methods</w:t>
      </w:r>
    </w:p>
    <w:p w14:paraId="44168D29" w14:textId="52707633"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w:t>
      </w:r>
      <w:r w:rsidR="00BD6EC0">
        <w:rPr>
          <w:rFonts w:ascii="Helvetica Neue" w:hAnsi="Helvetica Neue" w:cs="Helvetica Neue"/>
          <w:color w:val="000000"/>
          <w:sz w:val="22"/>
          <w:szCs w:val="22"/>
        </w:rPr>
        <w:t>(hereafter A and B)</w:t>
      </w:r>
      <w:r>
        <w:rPr>
          <w:rFonts w:ascii="Helvetica Neue" w:hAnsi="Helvetica Neue" w:cs="Helvetica Neue"/>
          <w:color w:val="000000"/>
          <w:sz w:val="22"/>
          <w:szCs w:val="22"/>
        </w:rPr>
        <w:t xml:space="preserve">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w:t>
      </w:r>
      <w:r w:rsidR="008100C7">
        <w:rPr>
          <w:rFonts w:ascii="Helvetica Neue" w:hAnsi="Helvetica Neue" w:cs="Helvetica Neue"/>
          <w:color w:val="000000"/>
          <w:sz w:val="22"/>
          <w:szCs w:val="22"/>
        </w:rPr>
        <w:t xml:space="preserve"> Field A was on a slope facing north-east and Field B faced south and south-west.</w:t>
      </w:r>
      <w:r>
        <w:rPr>
          <w:rFonts w:ascii="Helvetica Neue" w:hAnsi="Helvetica Neue" w:cs="Helvetica Neue"/>
          <w:color w:val="000000"/>
          <w:sz w:val="22"/>
          <w:szCs w:val="22"/>
        </w:rPr>
        <w:t xml:space="preserve"> In each field, we labeled 10 </w:t>
      </w:r>
      <w:r w:rsidR="00BB50CC">
        <w:rPr>
          <w:rFonts w:ascii="Helvetica Neue" w:hAnsi="Helvetica Neue" w:cs="Helvetica Neue"/>
          <w:color w:val="000000"/>
          <w:sz w:val="22"/>
          <w:szCs w:val="22"/>
        </w:rPr>
        <w:t xml:space="preserve">randomly chosen </w:t>
      </w:r>
      <w:r w:rsidR="006872B9">
        <w:rPr>
          <w:rFonts w:ascii="Helvetica Neue" w:hAnsi="Helvetica Neue" w:cs="Helvetica Neue"/>
          <w:color w:val="000000"/>
          <w:sz w:val="22"/>
          <w:szCs w:val="22"/>
        </w:rPr>
        <w:t>plants</w:t>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 xml:space="preserve">apical meristem of </w:t>
      </w:r>
      <w:r w:rsidR="00F60F3E">
        <w:rPr>
          <w:rFonts w:ascii="Helvetica Neue" w:hAnsi="Helvetica Neue" w:cs="Helvetica Neue"/>
          <w:color w:val="000000"/>
          <w:sz w:val="22"/>
          <w:szCs w:val="22"/>
        </w:rPr>
        <w:t xml:space="preserve">30 or 50 </w:t>
      </w:r>
      <w:r w:rsidR="00C03051">
        <w:rPr>
          <w:rFonts w:ascii="Helvetica Neue" w:hAnsi="Helvetica Neue" w:cs="Helvetica Neue"/>
          <w:color w:val="000000"/>
          <w:sz w:val="22"/>
          <w:szCs w:val="22"/>
        </w:rPr>
        <w:t>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w:t>
      </w:r>
      <w:r w:rsidR="00F60F3E">
        <w:rPr>
          <w:rFonts w:ascii="Helvetica Neue" w:hAnsi="Helvetica Neue" w:cs="Helvetica Neue"/>
          <w:color w:val="000000"/>
          <w:sz w:val="22"/>
          <w:szCs w:val="22"/>
        </w:rPr>
        <w:t xml:space="preserve"> per plant</w:t>
      </w:r>
      <w:r>
        <w:rPr>
          <w:rFonts w:ascii="Helvetica Neue" w:hAnsi="Helvetica Neue" w:cs="Helvetica Neue"/>
          <w:color w:val="000000"/>
          <w:sz w:val="22"/>
          <w:szCs w:val="22"/>
        </w:rPr>
        <w:t xml:space="preserve">, but </w:t>
      </w:r>
      <w:r w:rsidR="00F60F3E">
        <w:rPr>
          <w:rFonts w:ascii="Helvetica Neue" w:hAnsi="Helvetica Neue" w:cs="Helvetica Neue"/>
          <w:color w:val="000000"/>
          <w:sz w:val="22"/>
          <w:szCs w:val="22"/>
        </w:rPr>
        <w:t>increased our search effort to</w:t>
      </w:r>
      <w:r>
        <w:rPr>
          <w:rFonts w:ascii="Helvetica Neue" w:hAnsi="Helvetica Neue" w:cs="Helvetica Neue"/>
          <w:color w:val="000000"/>
          <w:sz w:val="22"/>
          <w:szCs w:val="22"/>
        </w:rPr>
        <w:t xml:space="preserve"> 50 leaves </w:t>
      </w:r>
      <w:r w:rsidR="00F60F3E">
        <w:rPr>
          <w:rFonts w:ascii="Helvetica Neue" w:hAnsi="Helvetica Neue" w:cs="Helvetica Neue"/>
          <w:color w:val="000000"/>
          <w:sz w:val="22"/>
          <w:szCs w:val="22"/>
        </w:rPr>
        <w:t xml:space="preserve">per plant </w:t>
      </w:r>
      <w:r>
        <w:rPr>
          <w:rFonts w:ascii="Helvetica Neue" w:hAnsi="Helvetica Neue" w:cs="Helvetica Neue"/>
          <w:color w:val="000000"/>
          <w:sz w:val="22"/>
          <w:szCs w:val="22"/>
        </w:rPr>
        <w:t xml:space="preserve">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BD6EC0">
        <w:rPr>
          <w:rFonts w:ascii="Helvetica Neue" w:hAnsi="Helvetica Neue" w:cs="Helvetica Neue"/>
          <w:color w:val="000000"/>
          <w:sz w:val="22"/>
          <w:szCs w:val="22"/>
        </w:rPr>
        <w:t>The</w:t>
      </w:r>
      <w:r w:rsidR="00CB15D5">
        <w:rPr>
          <w:rFonts w:ascii="Helvetica Neue" w:hAnsi="Helvetica Neue" w:cs="Helvetica Neue"/>
          <w:color w:val="000000"/>
          <w:sz w:val="22"/>
          <w:szCs w:val="22"/>
        </w:rPr>
        <w:t xml:space="preserve"> tea farm </w:t>
      </w:r>
      <w:r w:rsidR="00BB50CC">
        <w:rPr>
          <w:rFonts w:ascii="Helvetica Neue" w:hAnsi="Helvetica Neue" w:cs="Helvetica Neue"/>
          <w:color w:val="000000"/>
          <w:sz w:val="22"/>
          <w:szCs w:val="22"/>
        </w:rPr>
        <w:t>operated</w:t>
      </w:r>
      <w:r w:rsidR="00CB15D5">
        <w:rPr>
          <w:rFonts w:ascii="Helvetica Neue" w:hAnsi="Helvetica Neue" w:cs="Helvetica Neue"/>
          <w:color w:val="000000"/>
          <w:sz w:val="22"/>
          <w:szCs w:val="22"/>
        </w:rPr>
        <w:t xml:space="preserve"> as usual in these fields and they were harvested several times during the experiment. Field A was harvested on June 28, July 8, and July 22.  Field B was harvested on June 8, July 13, and July 24. Each combination of field and </w:t>
      </w:r>
      <w:r w:rsidR="00CB15D5">
        <w:rPr>
          <w:rFonts w:ascii="Helvetica Neue" w:hAnsi="Helvetica Neue" w:cs="Helvetica Neue"/>
          <w:color w:val="000000"/>
          <w:sz w:val="22"/>
          <w:szCs w:val="22"/>
        </w:rPr>
        <w:lastRenderedPageBreak/>
        <w:t xml:space="preserve">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 xml:space="preserve">experienced a unique weather history and is treated </w:t>
      </w:r>
      <w:r w:rsidR="00BD6EC0">
        <w:rPr>
          <w:rFonts w:ascii="Helvetica Neue" w:hAnsi="Helvetica Neue" w:cs="Helvetica Neue"/>
          <w:color w:val="000000"/>
          <w:sz w:val="22"/>
          <w:szCs w:val="22"/>
        </w:rPr>
        <w:t xml:space="preserve">as </w:t>
      </w:r>
      <w:r w:rsidR="00CB15D5">
        <w:rPr>
          <w:rFonts w:ascii="Helvetica Neue" w:hAnsi="Helvetica Neue" w:cs="Helvetica Neue"/>
          <w:color w:val="000000"/>
          <w:sz w:val="22"/>
          <w:szCs w:val="22"/>
        </w:rPr>
        <w:t>a blocking factor.</w:t>
      </w:r>
    </w:p>
    <w:p w14:paraId="04222161" w14:textId="7133DA90"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 xml:space="preserve">Each day, the length of the shoot was measured from the node immediately above the label to the shoot tip. When </w:t>
      </w:r>
      <w:r w:rsidR="0093062A">
        <w:rPr>
          <w:rFonts w:ascii="Helvetica Neue" w:hAnsi="Helvetica Neue" w:cs="Helvetica Neue"/>
          <w:color w:val="000000"/>
          <w:sz w:val="22"/>
          <w:szCs w:val="22"/>
        </w:rPr>
        <w:t xml:space="preserve">fields are </w:t>
      </w:r>
      <w:r>
        <w:rPr>
          <w:rFonts w:ascii="Helvetica Neue" w:hAnsi="Helvetica Neue" w:cs="Helvetica Neue"/>
          <w:color w:val="000000"/>
          <w:sz w:val="22"/>
          <w:szCs w:val="22"/>
        </w:rPr>
        <w:t xml:space="preserve">harvested, </w:t>
      </w:r>
      <w:r w:rsidR="0093062A">
        <w:rPr>
          <w:rFonts w:ascii="Helvetica Neue" w:hAnsi="Helvetica Neue" w:cs="Helvetica Neue"/>
          <w:color w:val="000000"/>
          <w:sz w:val="22"/>
          <w:szCs w:val="22"/>
        </w:rPr>
        <w:t>young shoots are plucked from all plants in the field,</w:t>
      </w:r>
      <w:r>
        <w:rPr>
          <w:rFonts w:ascii="Helvetica Neue" w:hAnsi="Helvetica Neue" w:cs="Helvetica Neue"/>
          <w:color w:val="000000"/>
          <w:sz w:val="22"/>
          <w:szCs w:val="22"/>
        </w:rPr>
        <w:t xml:space="preserve">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w:t>
      </w:r>
      <w:r w:rsidR="00BB50CC">
        <w:rPr>
          <w:rFonts w:ascii="Helvetica Neue" w:hAnsi="Helvetica Neue" w:cs="Helvetica Neue"/>
          <w:color w:val="000000"/>
          <w:sz w:val="22"/>
          <w:szCs w:val="22"/>
        </w:rPr>
        <w:t>at the beginning of each</w:t>
      </w:r>
      <w:r w:rsidR="006D2182">
        <w:rPr>
          <w:rFonts w:ascii="Helvetica Neue" w:hAnsi="Helvetica Neue" w:cs="Helvetica Neue"/>
          <w:color w:val="000000"/>
          <w:sz w:val="22"/>
          <w:szCs w:val="22"/>
        </w:rPr>
        <w:t xml:space="preserve"> harvest </w:t>
      </w:r>
      <w:r w:rsidR="00BB50CC">
        <w:rPr>
          <w:rFonts w:ascii="Helvetica Neue" w:hAnsi="Helvetica Neue" w:cs="Helvetica Neue"/>
          <w:color w:val="000000"/>
          <w:sz w:val="22"/>
          <w:szCs w:val="22"/>
        </w:rPr>
        <w:t xml:space="preserve">period </w:t>
      </w:r>
      <w:r w:rsidR="006D2182">
        <w:rPr>
          <w:rFonts w:ascii="Helvetica Neue" w:hAnsi="Helvetica Neue" w:cs="Helvetica Neue"/>
          <w:color w:val="000000"/>
          <w:sz w:val="22"/>
          <w:szCs w:val="22"/>
        </w:rPr>
        <w:t>to use as a covariate.</w:t>
      </w:r>
      <w:r w:rsidR="00591741">
        <w:rPr>
          <w:rFonts w:ascii="Helvetica Neue" w:hAnsi="Helvetica Neue" w:cs="Helvetica Neue"/>
          <w:color w:val="000000"/>
          <w:sz w:val="22"/>
          <w:szCs w:val="22"/>
        </w:rPr>
        <w:t xml:space="preserve"> Because our study began only three days before the </w:t>
      </w:r>
      <w:r w:rsidR="00BB50CC">
        <w:rPr>
          <w:rFonts w:ascii="Helvetica Neue" w:hAnsi="Helvetica Neue" w:cs="Helvetica Neue"/>
          <w:color w:val="000000"/>
          <w:sz w:val="22"/>
          <w:szCs w:val="22"/>
        </w:rPr>
        <w:t xml:space="preserve">first </w:t>
      </w:r>
      <w:r w:rsidR="00591741">
        <w:rPr>
          <w:rFonts w:ascii="Helvetica Neue" w:hAnsi="Helvetica Neue" w:cs="Helvetica Neue"/>
          <w:color w:val="000000"/>
          <w:sz w:val="22"/>
          <w:szCs w:val="22"/>
        </w:rPr>
        <w:t xml:space="preserve">harvest of Field B, we excluded this </w:t>
      </w:r>
      <w:r w:rsidR="00BB50CC">
        <w:rPr>
          <w:rFonts w:ascii="Helvetica Neue" w:hAnsi="Helvetica Neue" w:cs="Helvetica Neue"/>
          <w:color w:val="000000"/>
          <w:sz w:val="22"/>
          <w:szCs w:val="22"/>
        </w:rPr>
        <w:t xml:space="preserve">first </w:t>
      </w:r>
      <w:r w:rsidR="00591741">
        <w:rPr>
          <w:rFonts w:ascii="Helvetica Neue" w:hAnsi="Helvetica Neue" w:cs="Helvetica Neue"/>
          <w:color w:val="000000"/>
          <w:sz w:val="22"/>
          <w:szCs w:val="22"/>
        </w:rPr>
        <w:t>inter-harvest period from analyses of shoot growth.</w:t>
      </w:r>
    </w:p>
    <w:p w14:paraId="6925BD8D" w14:textId="14819047"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A temperature sensor and datalogger (</w:t>
      </w:r>
      <w:r w:rsidR="00591741">
        <w:rPr>
          <w:rFonts w:ascii="Helvetica Neue" w:hAnsi="Helvetica Neue" w:cs="Helvetica Neue"/>
          <w:color w:val="000000"/>
          <w:sz w:val="22"/>
          <w:szCs w:val="22"/>
        </w:rPr>
        <w:t xml:space="preserve">HOBO </w:t>
      </w:r>
      <w:r w:rsidR="00B62BB9">
        <w:rPr>
          <w:rFonts w:ascii="Helvetica Neue" w:hAnsi="Helvetica Neue" w:cs="Helvetica Neue"/>
          <w:color w:val="000000"/>
          <w:sz w:val="22"/>
          <w:szCs w:val="22"/>
        </w:rPr>
        <w:t>8</w:t>
      </w:r>
      <w:r w:rsidR="00591741">
        <w:rPr>
          <w:rFonts w:ascii="Helvetica Neue" w:hAnsi="Helvetica Neue" w:cs="Helvetica Neue"/>
          <w:color w:val="000000"/>
          <w:sz w:val="22"/>
          <w:szCs w:val="22"/>
        </w:rPr>
        <w:t>k 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commentRangeStart w:id="23"/>
      <w:r>
        <w:rPr>
          <w:rFonts w:ascii="Helvetica Neue" w:hAnsi="Helvetica Neue" w:cs="Helvetica Neue"/>
          <w:color w:val="000000"/>
          <w:sz w:val="22"/>
          <w:szCs w:val="22"/>
        </w:rPr>
        <w:t xml:space="preserve">Precipitation was measured using a simple </w:t>
      </w:r>
      <w:r w:rsidR="002F62B0">
        <w:rPr>
          <w:rFonts w:ascii="Helvetica Neue" w:hAnsi="Helvetica Neue" w:cs="Helvetica Neue"/>
          <w:color w:val="000000"/>
          <w:sz w:val="22"/>
          <w:szCs w:val="22"/>
        </w:rPr>
        <w:t xml:space="preserve">500 mm </w:t>
      </w:r>
      <w:r>
        <w:rPr>
          <w:rFonts w:ascii="Helvetica Neue" w:hAnsi="Helvetica Neue" w:cs="Helvetica Neue"/>
          <w:color w:val="000000"/>
          <w:sz w:val="22"/>
          <w:szCs w:val="22"/>
        </w:rPr>
        <w:t>rain gauge</w:t>
      </w:r>
      <w:r w:rsidR="00EA0438">
        <w:rPr>
          <w:rFonts w:ascii="Helvetica Neue" w:hAnsi="Helvetica Neue" w:cs="Helvetica Neue"/>
          <w:color w:val="000000"/>
          <w:sz w:val="22"/>
          <w:szCs w:val="22"/>
        </w:rPr>
        <w:t xml:space="preserve"> (model, company, city) between </w:t>
      </w:r>
      <w:r w:rsidR="002F62B0">
        <w:rPr>
          <w:rFonts w:ascii="Helvetica Neue" w:hAnsi="Helvetica Neue" w:cs="Helvetica Neue"/>
          <w:color w:val="000000"/>
          <w:sz w:val="22"/>
          <w:szCs w:val="22"/>
        </w:rPr>
        <w:t>June 20 and July 23</w:t>
      </w:r>
      <w:r w:rsidR="00EA0438">
        <w:rPr>
          <w:rFonts w:ascii="Helvetica Neue" w:hAnsi="Helvetica Neue" w:cs="Helvetica Neue"/>
          <w:color w:val="000000"/>
          <w:sz w:val="22"/>
          <w:szCs w:val="22"/>
        </w:rPr>
        <w:t xml:space="preserve">.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xml:space="preserve">), and the weather station data covered a greater time range, so we used the station data for further </w:t>
      </w:r>
      <w:commentRangeStart w:id="24"/>
      <w:r w:rsidR="00CB15D5">
        <w:rPr>
          <w:rFonts w:ascii="Helvetica Neue" w:hAnsi="Helvetica Neue" w:cs="Helvetica Neue"/>
          <w:color w:val="000000"/>
          <w:sz w:val="22"/>
          <w:szCs w:val="22"/>
        </w:rPr>
        <w:t>analyses</w:t>
      </w:r>
      <w:commentRangeEnd w:id="23"/>
      <w:r w:rsidR="00591741">
        <w:rPr>
          <w:rStyle w:val="CommentReference"/>
        </w:rPr>
        <w:commentReference w:id="23"/>
      </w:r>
      <w:commentRangeEnd w:id="24"/>
      <w:r w:rsidR="00FD09D5">
        <w:rPr>
          <w:rStyle w:val="CommentReference"/>
        </w:rPr>
        <w:commentReference w:id="24"/>
      </w:r>
      <w:r w:rsidR="00CB15D5">
        <w:rPr>
          <w:rFonts w:ascii="Helvetica Neue" w:hAnsi="Helvetica Neue" w:cs="Helvetica Neue"/>
          <w:color w:val="000000"/>
          <w:sz w:val="22"/>
          <w:szCs w:val="22"/>
        </w:rPr>
        <w:t>.</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lastRenderedPageBreak/>
        <w:t>Distributed Lag Non-Linear Models</w:t>
      </w:r>
    </w:p>
    <w:p w14:paraId="0CA3A997" w14:textId="3915C7E4" w:rsidR="003B4965" w:rsidRDefault="00432FBA" w:rsidP="003B4965">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w:t>
      </w:r>
      <w:r w:rsidR="003B4965">
        <w:t xml:space="preserve"> We were interested in accounting for potentially delayed effects of weather, but b</w:t>
      </w:r>
      <w:r>
        <w:t>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93062A">
        <w:t>. Furthermore, the choice of how to discretize lag (days, weeks, etc.) is arbitrary. Instead of including parameters for every unit of lag as an independent predictor, we can model the delayed effects of weather with fewer parameters by fitting a curve</w:t>
      </w:r>
      <w:r w:rsidR="002F3098">
        <w:t xml:space="preserve">. </w:t>
      </w:r>
      <w:r w:rsidR="0093062A">
        <w:t>The effects of weather may</w:t>
      </w:r>
      <w:r w:rsidR="003B4965">
        <w:t xml:space="preserve"> decay linearly over time, so rather than choosing a kernel (e.g. exponential or gaussian) a priori, we can model the effects of lag as a spline </w:t>
      </w:r>
      <w:r w:rsidR="003B4965">
        <w:fldChar w:fldCharType="begin" w:fldLock="1"/>
      </w:r>
      <w:r w:rsidR="003B4965">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et al., 2016)","plainTextFormattedCitation":"(Gasparrini, 2011; Teller et al., 2016)","previouslyFormattedCitation":"(Gasparrini, 2011; Teller et al., 2016)"},"properties":{"noteIndex":0},"schema":"https://github.com/citation-style-language/schema/raw/master/csl-citation.json"}</w:instrText>
      </w:r>
      <w:r w:rsidR="003B4965">
        <w:fldChar w:fldCharType="separate"/>
      </w:r>
      <w:r w:rsidR="003B4965" w:rsidRPr="003B4965">
        <w:rPr>
          <w:noProof/>
        </w:rPr>
        <w:t>(Gasparrini, 2011; Teller et al., 2016)</w:t>
      </w:r>
      <w:r w:rsidR="003B4965">
        <w:fldChar w:fldCharType="end"/>
      </w:r>
      <w:r w:rsidR="003B4965">
        <w:t>. Distributed lag non-linear models (</w:t>
      </w:r>
      <w:r>
        <w:t>DLNMs</w:t>
      </w:r>
      <w:r w:rsidR="003B4965">
        <w:t>)</w:t>
      </w:r>
      <w:r>
        <w:t xml:space="preserve"> model </w:t>
      </w:r>
      <w:r w:rsidR="004A75B4">
        <w:t xml:space="preserve">potentially delayed effects </w:t>
      </w:r>
      <w:r w:rsidR="00CB15D5">
        <w:t>of predictor variables</w:t>
      </w:r>
      <w:r>
        <w:t xml:space="preserve"> by fitting </w:t>
      </w:r>
      <w:r w:rsidR="00240042">
        <w:t>a bi-dimensional dose-lag-response association</w:t>
      </w:r>
      <w:r w:rsidR="00323E3E">
        <w:t xml:space="preserve"> </w:t>
      </w:r>
      <w:r w:rsidR="003B4965">
        <w:t>spline</w:t>
      </w:r>
      <w:r w:rsidR="00240042">
        <w:t xml:space="preserve"> where the effect of a predictor can vary non-linearly through lag time and across predictor intensity</w:t>
      </w:r>
      <w:r w:rsidR="00CB15D5">
        <w:t xml:space="preserve"> </w:t>
      </w:r>
      <w:r w:rsidR="002F3098">
        <w:fldChar w:fldCharType="begin" w:fldLock="1"/>
      </w:r>
      <w:r w:rsidR="00D31D0F">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et al., 2017)","plainTextFormattedCitation":"(Gasparrini, 2011; Gasparrini et al., 2017)","previouslyFormattedCitation":"(Gasparrini, 2011; Gasparrini et al., 2017)"},"properties":{"noteIndex":0},"schema":"https://github.com/citation-style-language/schema/raw/master/csl-citation.json"}</w:instrText>
      </w:r>
      <w:r w:rsidR="002F3098">
        <w:fldChar w:fldCharType="separate"/>
      </w:r>
      <w:r w:rsidR="003B4965" w:rsidRPr="003B4965">
        <w:rPr>
          <w:noProof/>
        </w:rPr>
        <w:t>(Gasparrini, 2011; 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w:t>
      </w:r>
      <w:commentRangeStart w:id="25"/>
      <w:r w:rsidR="002F3098">
        <w:t xml:space="preserve">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commentRangeEnd w:id="25"/>
      <w:r w:rsidR="006C6A22">
        <w:rPr>
          <w:rStyle w:val="CommentReference"/>
        </w:rPr>
        <w:commentReference w:id="25"/>
      </w:r>
      <w:r w:rsidR="00364056">
        <w:t>.</w:t>
      </w:r>
      <w:r w:rsidR="00D42E0C">
        <w:t xml:space="preserve"> Only data 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concurvity between the temperature and precipitation </w:t>
      </w:r>
      <w:r w:rsidR="001C67A8">
        <w:lastRenderedPageBreak/>
        <w:t>cross-basis functions</w:t>
      </w:r>
      <w:r w:rsidR="00904EF8">
        <w:t xml:space="preserve"> </w:t>
      </w:r>
      <w:r w:rsidR="00904EF8">
        <w:fldChar w:fldCharType="begin" w:fldLock="1"/>
      </w:r>
      <w:r w:rsidR="008F4A80">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rsidR="00904EF8">
        <w:fldChar w:fldCharType="separate"/>
      </w:r>
      <w:r w:rsidR="00904EF8" w:rsidRPr="00904EF8">
        <w:rPr>
          <w:noProof/>
        </w:rPr>
        <w:t>(Wood, 2008, 2017)</w:t>
      </w:r>
      <w:r w:rsidR="00904EF8">
        <w:fldChar w:fldCharType="end"/>
      </w:r>
      <w:r w:rsidR="00280266">
        <w:t xml:space="preserve"> </w:t>
      </w:r>
      <w:commentRangeStart w:id="26"/>
      <w:r w:rsidR="00280266">
        <w:t>(Figure S1)</w:t>
      </w:r>
      <w:r w:rsidR="001C67A8">
        <w:t xml:space="preserve">. </w:t>
      </w:r>
      <w:commentRangeEnd w:id="26"/>
      <w:r w:rsidR="00904EF8">
        <w:rPr>
          <w:rStyle w:val="CommentReference"/>
        </w:rPr>
        <w:commentReference w:id="26"/>
      </w:r>
      <w:r w:rsidR="001C67A8">
        <w:t>To avoid unstable estimates</w:t>
      </w:r>
      <w:r w:rsidR="00280266">
        <w:t xml:space="preserve"> resulting from this concurvity</w:t>
      </w:r>
      <w:r w:rsidR="001C67A8">
        <w:t>, we fit separate models for precipitation and temperature</w:t>
      </w:r>
      <w:r w:rsidR="00F60F3E">
        <w:t>.</w:t>
      </w:r>
      <w:r w:rsidR="001C67A8">
        <w:t xml:space="preserve"> </w:t>
      </w:r>
      <w:r w:rsidR="00F60F3E">
        <w:t xml:space="preserve">We report results of both </w:t>
      </w:r>
      <w:r w:rsidR="003B4965">
        <w:t>models and</w:t>
      </w:r>
      <w:r w:rsidR="00F60F3E">
        <w:t xml:space="preserve"> compared them with AIC to determine which weather variable better explained the response.</w:t>
      </w:r>
      <w:r w:rsidR="00BE5B6B">
        <w:t xml:space="preserve"> </w:t>
      </w:r>
    </w:p>
    <w:p w14:paraId="5703ACFE" w14:textId="27822E1C" w:rsidR="003B4965" w:rsidRPr="00310381" w:rsidRDefault="003B4965" w:rsidP="003B4965">
      <w:pPr>
        <w:spacing w:line="480" w:lineRule="auto"/>
        <w:ind w:firstLine="720"/>
      </w:pPr>
      <w:r>
        <w:t>Penalized cubic regression splines were used for modeling the cross-basis functions for weather as well as covariates. Penalization favors more linear shapes such that unless the data supports non-linearity, the resulting fitted relationship will be linear. Effective degrees of freedom (</w:t>
      </w:r>
      <w:proofErr w:type="spellStart"/>
      <w:r>
        <w:t>edf</w:t>
      </w:r>
      <w:proofErr w:type="spellEnd"/>
      <w:r>
        <w:t xml:space="preserve">) represent the degree of non-linear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078ED6" w14:textId="1F7EE06D" w:rsidR="001C67A8" w:rsidRDefault="00D42E0C" w:rsidP="001408E7">
      <w:pPr>
        <w:spacing w:line="480" w:lineRule="auto"/>
        <w:ind w:firstLine="720"/>
      </w:pPr>
      <w:r>
        <w:t>Linear shoot growth rate</w:t>
      </w:r>
      <w:r w:rsidR="002C1DCA">
        <w:t xml:space="preserve">, </w:t>
      </w:r>
      <w:r w:rsidR="002C1DCA">
        <w:rPr>
          <w:i/>
          <w:iCs/>
        </w:rPr>
        <w:t>r</w:t>
      </w:r>
      <w:r w:rsidR="002C1DCA">
        <w:t>,</w:t>
      </w:r>
      <w:r>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724B06D5"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B62BB9">
        <w:t>ln(</w:t>
      </w:r>
      <w:r w:rsidR="002C1DCA">
        <w:rPr>
          <w:i/>
          <w:iCs/>
        </w:rPr>
        <w:t>L</w:t>
      </w:r>
      <w:r w:rsidR="00B62BB9">
        <w:t>)</w:t>
      </w:r>
      <w:r w:rsidR="002C1DCA">
        <w:t>, number of leaves sampled per plant</w:t>
      </w:r>
      <w:r w:rsidR="00B62BB9">
        <w:t>, to account for variation in sampling effort</w:t>
      </w:r>
      <w:r w:rsidR="003B4965">
        <w:t xml:space="preserve"> and to put the expected </w:t>
      </w:r>
      <w:r w:rsidR="008100C7">
        <w:t>values</w:t>
      </w:r>
      <w:r w:rsidR="003B4965">
        <w:t xml:space="preserve"> in units of leafhoppers per leaf</w:t>
      </w:r>
      <w:r w:rsidR="002C1DCA">
        <w:t>.</w:t>
      </w:r>
      <w:r>
        <w:t xml:space="preserve"> </w:t>
      </w:r>
      <w:r w:rsidR="002C1DCA">
        <w:t>Predictor 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w:t>
      </w:r>
      <w:commentRangeStart w:id="27"/>
      <w:commentRangeStart w:id="28"/>
      <w:r w:rsidR="00F249F1">
        <w:t>data</w:t>
      </w:r>
      <w:commentRangeEnd w:id="27"/>
      <w:r w:rsidR="00FD09D5">
        <w:rPr>
          <w:rStyle w:val="CommentReference"/>
        </w:rPr>
        <w:commentReference w:id="27"/>
      </w:r>
      <w:commentRangeEnd w:id="28"/>
      <w:r w:rsidR="00B62BB9">
        <w:rPr>
          <w:rStyle w:val="CommentReference"/>
        </w:rPr>
        <w:commentReference w:id="28"/>
      </w:r>
      <w:r w:rsidR="002C1DCA">
        <w:t>. This GAM was fit</w:t>
      </w:r>
      <w:r w:rsidR="00323E3E">
        <w:t xml:space="preserve"> using a Poisson family error distribution</w:t>
      </w:r>
      <w:r w:rsidR="002C1DCA">
        <w:t xml:space="preserve"> with a log link</w:t>
      </w:r>
      <w:r w:rsidR="00852157">
        <w:t xml:space="preserve">. </w:t>
      </w:r>
    </w:p>
    <w:p w14:paraId="04B7A806" w14:textId="14B596B8" w:rsidR="0029160F" w:rsidRPr="0029160F" w:rsidRDefault="00C67A19" w:rsidP="001408E7">
      <w:pPr>
        <w:pStyle w:val="Heading1"/>
        <w:spacing w:line="480" w:lineRule="auto"/>
      </w:pPr>
      <w:r>
        <w:t>Results</w:t>
      </w:r>
    </w:p>
    <w:p w14:paraId="0A1C9EC8" w14:textId="7E0F27BC" w:rsidR="006A3347" w:rsidRDefault="008B3B5E" w:rsidP="001408E7">
      <w:pPr>
        <w:spacing w:line="480" w:lineRule="auto"/>
        <w:ind w:firstLine="720"/>
      </w:pPr>
      <w:r>
        <w:t xml:space="preserve">Mean precipitation (± standard deviation) was 7.37 ± 12.29 mm with 68% of the days having some rain (Figure 1A). The mean temperature over the experiment was 26.9 ± 2.5 ºC (Figure 1B).  Leafhopper density averaged 0.056 ± 0.046 leafhoppers per young leaf. Leafhopper densities were higher in </w:t>
      </w:r>
      <w:commentRangeStart w:id="29"/>
      <w:r>
        <w:t xml:space="preserve">field </w:t>
      </w:r>
      <w:commentRangeEnd w:id="29"/>
      <w:r>
        <w:rPr>
          <w:rStyle w:val="CommentReference"/>
        </w:rPr>
        <w:commentReference w:id="29"/>
      </w:r>
      <w:r>
        <w:t>A on all but three dates (Figure 1C).</w:t>
      </w:r>
    </w:p>
    <w:p w14:paraId="267459AD" w14:textId="50846E48" w:rsidR="008B3B5E" w:rsidRDefault="002B67FA" w:rsidP="001408E7">
      <w:pPr>
        <w:spacing w:line="480" w:lineRule="auto"/>
        <w:ind w:firstLine="720"/>
      </w:pPr>
      <w:r>
        <w:rPr>
          <w:noProof/>
        </w:rPr>
        <w:lastRenderedPageBreak/>
        <w:drawing>
          <wp:inline distT="0" distB="0" distL="0" distR="0" wp14:anchorId="03879D99" wp14:editId="76870297">
            <wp:extent cx="5943600" cy="4756785"/>
            <wp:effectExtent l="0" t="0" r="0" b="5715"/>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lorator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6785"/>
                    </a:xfrm>
                    <a:prstGeom prst="rect">
                      <a:avLst/>
                    </a:prstGeom>
                  </pic:spPr>
                </pic:pic>
              </a:graphicData>
            </a:graphic>
          </wp:inline>
        </w:drawing>
      </w:r>
    </w:p>
    <w:p w14:paraId="09BA6139" w14:textId="26BCBD6C" w:rsidR="008B3B5E" w:rsidRDefault="008B3B5E" w:rsidP="00494325">
      <w:pPr>
        <w:spacing w:line="480" w:lineRule="auto"/>
        <w:ind w:left="720" w:firstLine="720"/>
        <w:rPr>
          <w:ins w:id="30" w:author="Scott, Eric R." w:date="2020-03-14T17:15:00Z"/>
        </w:rPr>
      </w:pPr>
      <w:r>
        <w:t xml:space="preserve">Figure 1. Weather patterns and leafhopper densities over the course of this study (June 5 through July 26, 2017). </w:t>
      </w:r>
      <w:r w:rsidR="002B67FA">
        <w:t xml:space="preserve"> (A) Precipitation data from weather station in </w:t>
      </w:r>
      <w:proofErr w:type="spellStart"/>
      <w:r w:rsidR="002B67FA">
        <w:t>Shaxian</w:t>
      </w:r>
      <w:proofErr w:type="spellEnd"/>
      <w:r w:rsidR="002B67FA">
        <w:t>, Fujian Province, China.  (B) Mean (solid line), minimum, and maximum (dashed lines) temperatures from data logger on site.  (C) Mean number of leafhoppers per young leaf on two fields.  Harvest of each field are marked by changes in line color.</w:t>
      </w:r>
    </w:p>
    <w:p w14:paraId="3B54C220" w14:textId="77777777" w:rsidR="00DF3B1C" w:rsidRDefault="00DF3B1C" w:rsidP="00DF3B1C">
      <w:pPr>
        <w:spacing w:line="480" w:lineRule="auto"/>
        <w:ind w:firstLine="720"/>
      </w:pPr>
    </w:p>
    <w:p w14:paraId="3084CA19" w14:textId="0420F475" w:rsidR="00DF3B1C" w:rsidRDefault="00DF3B1C" w:rsidP="00DF3B1C">
      <w:pPr>
        <w:spacing w:line="480" w:lineRule="auto"/>
        <w:ind w:firstLine="720"/>
      </w:pPr>
      <w:r>
        <w:t>For shoot growth, the precipitation model had a lower AIC than the temperature model (</w:t>
      </w:r>
      <w:proofErr w:type="spellStart"/>
      <w:r>
        <w:t>dAIC</w:t>
      </w:r>
      <w:proofErr w:type="spellEnd"/>
      <w:r>
        <w:t xml:space="preserve"> = 4.7). </w:t>
      </w:r>
      <w:r>
        <w:t>Precipitation had a significant effect on plant growth</w:t>
      </w:r>
      <w:r>
        <w:t xml:space="preserve"> (</w:t>
      </w:r>
      <w:proofErr w:type="spellStart"/>
      <w:r>
        <w:t>edf</w:t>
      </w:r>
      <w:proofErr w:type="spellEnd"/>
      <w:r>
        <w:t xml:space="preserve"> = 10.4, p &lt; 0.001)</w:t>
      </w:r>
      <w:r>
        <w:t xml:space="preserve"> with little evidence of delayed effects (Fig 2C). At 1 day lag, the optimum precipitation for growth is </w:t>
      </w:r>
      <w:r>
        <w:lastRenderedPageBreak/>
        <w:t>1</w:t>
      </w:r>
      <w:r w:rsidR="00797803">
        <w:t>3.85</w:t>
      </w:r>
      <w:r>
        <w:t xml:space="preserve"> mm (growth rate = 0.4</w:t>
      </w:r>
      <w:r w:rsidR="00797803">
        <w:t>2</w:t>
      </w:r>
      <w:r>
        <w:t xml:space="preserve"> cm/day) with a modest decrease in growth at the low end of observed precipitation (0.</w:t>
      </w:r>
      <w:r w:rsidR="00797803">
        <w:t>39</w:t>
      </w:r>
      <w:r>
        <w:t xml:space="preserve"> cm/day at 0 mm) and substantial decreases at the high end of observed precipitation (0.2</w:t>
      </w:r>
      <w:r w:rsidR="00797803">
        <w:t>1</w:t>
      </w:r>
      <w:r>
        <w:t xml:space="preserve"> cm/day at 83.5 mm)</w:t>
      </w:r>
      <w:r w:rsidR="00797803">
        <w:t>.</w:t>
      </w:r>
    </w:p>
    <w:p w14:paraId="1164E5A1" w14:textId="71371B1D" w:rsidR="000D4D46" w:rsidRDefault="004A07BD" w:rsidP="004A07BD">
      <w:pPr>
        <w:spacing w:line="480" w:lineRule="auto"/>
        <w:jc w:val="center"/>
      </w:pPr>
      <w:r>
        <w:rPr>
          <w:noProof/>
        </w:rPr>
        <w:drawing>
          <wp:inline distT="0" distB="0" distL="0" distR="0" wp14:anchorId="782DA7FC" wp14:editId="32C1C5B3">
            <wp:extent cx="5943600" cy="2475230"/>
            <wp:effectExtent l="0" t="0" r="0" b="127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crossba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commentRangeStart w:id="31"/>
      <w:commentRangeEnd w:id="31"/>
    </w:p>
    <w:p w14:paraId="215D3344" w14:textId="61D987AE" w:rsidR="00513689" w:rsidRDefault="00DC18B8" w:rsidP="00513689">
      <w:pPr>
        <w:spacing w:line="480" w:lineRule="auto"/>
        <w:ind w:left="720"/>
      </w:pPr>
      <w:r>
        <w:t xml:space="preserve">Figure </w:t>
      </w:r>
      <w:r w:rsidR="00513689">
        <w:t>2</w:t>
      </w:r>
      <w:r>
        <w:t xml:space="preserve">. Partial effects plots for </w:t>
      </w:r>
      <w:r w:rsidR="00513689">
        <w:t xml:space="preserve">the effects of weather from the model including (A) lagged precipitation as a predictor and (B) lagged temperature as a predictor. Plots show predicted shoot growth from a two-dimensional cross-basis smooth and can be interpreted as </w:t>
      </w:r>
      <w:proofErr w:type="spellStart"/>
      <w:r w:rsidR="00513689">
        <w:t>as</w:t>
      </w:r>
      <w:proofErr w:type="spellEnd"/>
      <w:r w:rsidR="00513689">
        <w:t xml:space="preserve"> the predicted effects of precipitation or temperature at lag times of </w:t>
      </w:r>
      <w:r w:rsidR="00797803">
        <w:t>1</w:t>
      </w:r>
      <w:r w:rsidR="00513689">
        <w:t>–15 days, all else being equal. For example,</w:t>
      </w:r>
      <w:r w:rsidR="002147BC">
        <w:t xml:space="preserve"> in panel B,</w:t>
      </w:r>
      <w:r w:rsidR="00513689">
        <w:t xml:space="preserve"> temperature has a non-linear relationship with shoot growth at 0 days of lag (the day the measurements were taken) with the highest growth rates occurring around 27</w:t>
      </w:r>
      <w:r w:rsidR="004A07BD">
        <w:t xml:space="preserve"> </w:t>
      </w:r>
      <w:r w:rsidR="00513689">
        <w:t>ºC</w:t>
      </w:r>
      <w:r w:rsidR="002147BC">
        <w:t>. In contrast, temperature at lag times greater than 5 days has little effect on shoot growth.</w:t>
      </w:r>
    </w:p>
    <w:p w14:paraId="4BBD5307" w14:textId="431BECEE" w:rsidR="00513689" w:rsidRDefault="00513689" w:rsidP="001408E7">
      <w:pPr>
        <w:spacing w:line="480" w:lineRule="auto"/>
        <w:ind w:left="720"/>
      </w:pPr>
    </w:p>
    <w:p w14:paraId="066B54AF" w14:textId="6B85F34A" w:rsidR="00DF3B1C" w:rsidRDefault="00DF3B1C" w:rsidP="00DF3B1C">
      <w:pPr>
        <w:spacing w:line="480" w:lineRule="auto"/>
        <w:ind w:firstLine="720"/>
      </w:pPr>
      <w:r>
        <w:t>Lagged temperature had a significant effect on growth (</w:t>
      </w:r>
      <w:proofErr w:type="spellStart"/>
      <w:r>
        <w:t>edf</w:t>
      </w:r>
      <w:proofErr w:type="spellEnd"/>
      <w:r>
        <w:t xml:space="preserve"> = 9.3, p &lt; 0.001). Temperature effects were mostly immediate, with negligible effects of temperature lagged past 5 days (Fig. 2B). At one day of lag, the optimum temperature for growth was 2</w:t>
      </w:r>
      <w:r w:rsidR="00797803">
        <w:t>6.5</w:t>
      </w:r>
      <w:r>
        <w:t xml:space="preserve"> ºC (growth </w:t>
      </w:r>
      <w:r>
        <w:lastRenderedPageBreak/>
        <w:t>rate = 0.3</w:t>
      </w:r>
      <w:r w:rsidR="00797803">
        <w:t>4</w:t>
      </w:r>
      <w:r>
        <w:t xml:space="preserve"> cm/day) with substantially lower growth at temperatures at the low end of observed values (20.1 ºC, growth rate = 0.2</w:t>
      </w:r>
      <w:r w:rsidR="00797803">
        <w:t xml:space="preserve">8 </w:t>
      </w:r>
      <w:r>
        <w:t>cm/day) and modest decreases at the upper end (3</w:t>
      </w:r>
      <w:r w:rsidR="00797803">
        <w:t>0</w:t>
      </w:r>
      <w:r>
        <w:t>.</w:t>
      </w:r>
      <w:r w:rsidR="00797803">
        <w:t>1</w:t>
      </w:r>
      <w:r>
        <w:t xml:space="preserve"> ºC, growth rate = 0.3</w:t>
      </w:r>
      <w:r w:rsidR="00797803">
        <w:t>2</w:t>
      </w:r>
      <w:r>
        <w:t xml:space="preserve"> cm/day). The relationship between temperature and shoot growth shows little effect of temperature above 26 ºC and beyond 5 days of lag (Figure 2B). </w:t>
      </w:r>
    </w:p>
    <w:p w14:paraId="39FEFE37" w14:textId="77777777" w:rsidR="00DF3B1C" w:rsidRDefault="00DF3B1C" w:rsidP="007C5A66">
      <w:pPr>
        <w:spacing w:line="480" w:lineRule="auto"/>
        <w:ind w:firstLine="720"/>
      </w:pPr>
    </w:p>
    <w:p w14:paraId="2BD727A7" w14:textId="6EF1D3B2" w:rsidR="00513689" w:rsidRDefault="00494325" w:rsidP="0022628E">
      <w:pPr>
        <w:spacing w:line="480" w:lineRule="auto"/>
        <w:ind w:firstLine="720"/>
      </w:pPr>
      <w:r>
        <w:t>Stem d</w:t>
      </w:r>
      <w:r w:rsidR="00147BBD">
        <w:t>iameter had a significant, nearly linear effect on growth with wider shoots growing faster</w:t>
      </w:r>
      <w:r w:rsidR="00A6431E">
        <w:t xml:space="preserve"> in both models</w:t>
      </w:r>
      <w:r w:rsidR="00147BBD">
        <w:t xml:space="preserve"> (</w:t>
      </w:r>
      <w:proofErr w:type="spellStart"/>
      <w:r w:rsidR="00147BBD">
        <w:t>edf</w:t>
      </w:r>
      <w:proofErr w:type="spellEnd"/>
      <w:r w:rsidR="00147BBD">
        <w:t xml:space="preserve"> = 2.6, p &lt; </w:t>
      </w:r>
      <w:proofErr w:type="gramStart"/>
      <w:r w:rsidR="00147BBD">
        <w:t>0.001)(</w:t>
      </w:r>
      <w:proofErr w:type="gramEnd"/>
      <w:r w:rsidR="00147BBD">
        <w:t xml:space="preserve">Fig. </w:t>
      </w:r>
      <w:r w:rsidR="00A6431E">
        <w:t>3A</w:t>
      </w:r>
      <w:r w:rsidR="00147BBD">
        <w:t xml:space="preserve">). Number of days post-harvest </w:t>
      </w:r>
      <w:r w:rsidR="00A6431E">
        <w:t xml:space="preserve">had a non-monotonic relationship with </w:t>
      </w:r>
      <w:r w:rsidR="00147BBD">
        <w:t>growth with the highest growth rate at about day 10 with declining growth after that</w:t>
      </w:r>
      <w:r w:rsidR="00A6431E">
        <w:t xml:space="preserve">, although this relationship was </w:t>
      </w:r>
      <w:r w:rsidR="00797803">
        <w:t>not</w:t>
      </w:r>
      <w:r w:rsidR="00A6431E">
        <w:t xml:space="preserve"> statistically </w:t>
      </w:r>
      <w:r w:rsidR="00147BBD">
        <w:t>(</w:t>
      </w:r>
      <w:r w:rsidR="00A6431E">
        <w:t xml:space="preserve">temperature model: </w:t>
      </w:r>
      <w:proofErr w:type="spellStart"/>
      <w:r w:rsidR="00147BBD">
        <w:t>edf</w:t>
      </w:r>
      <w:proofErr w:type="spellEnd"/>
      <w:r w:rsidR="00147BBD">
        <w:t xml:space="preserve"> = 2.</w:t>
      </w:r>
      <w:r w:rsidR="00FA3FDF">
        <w:t>6</w:t>
      </w:r>
      <w:r w:rsidR="00147BBD">
        <w:t>, p = 0.</w:t>
      </w:r>
      <w:r w:rsidR="00FA3FDF">
        <w:t>452</w:t>
      </w:r>
      <w:r w:rsidR="00A6431E">
        <w:t xml:space="preserve">, precipitation model: </w:t>
      </w:r>
      <w:proofErr w:type="spellStart"/>
      <w:r w:rsidR="00A6431E">
        <w:t>edf</w:t>
      </w:r>
      <w:proofErr w:type="spellEnd"/>
      <w:r w:rsidR="00A6431E">
        <w:t xml:space="preserve"> = 2.</w:t>
      </w:r>
      <w:r w:rsidR="00797803">
        <w:t>4</w:t>
      </w:r>
      <w:r w:rsidR="00A6431E">
        <w:t>, p = 0.4</w:t>
      </w:r>
      <w:r w:rsidR="00797803">
        <w:t>25</w:t>
      </w:r>
      <w:r w:rsidR="00147BBD">
        <w:t xml:space="preserve">)(Fig. </w:t>
      </w:r>
      <w:r w:rsidR="00A6431E">
        <w:t>3B</w:t>
      </w:r>
      <w:r w:rsidR="00147BBD">
        <w:t>).</w:t>
      </w:r>
      <w:r w:rsidR="00147BBD" w:rsidRPr="00147BBD">
        <w:t xml:space="preserve"> </w:t>
      </w:r>
    </w:p>
    <w:p w14:paraId="71182BB6" w14:textId="66F6C182" w:rsidR="00513689" w:rsidRDefault="004A07BD" w:rsidP="001408E7">
      <w:pPr>
        <w:spacing w:line="480" w:lineRule="auto"/>
        <w:ind w:left="720"/>
      </w:pPr>
      <w:commentRangeStart w:id="32"/>
      <w:commentRangeEnd w:id="32"/>
      <w:r>
        <w:rPr>
          <w:noProof/>
        </w:rPr>
        <w:drawing>
          <wp:inline distT="0" distB="0" distL="0" distR="0" wp14:anchorId="52CA15A9" wp14:editId="547D5370">
            <wp:extent cx="5943600" cy="24752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covariat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p>
    <w:p w14:paraId="5BCF5558" w14:textId="352A0E19" w:rsidR="00D80E4D" w:rsidRDefault="00513689" w:rsidP="001408E7">
      <w:pPr>
        <w:spacing w:line="480" w:lineRule="auto"/>
        <w:ind w:left="720"/>
      </w:pPr>
      <w:r>
        <w:t xml:space="preserve"> </w:t>
      </w:r>
      <w:r w:rsidR="002147BC">
        <w:t>Figure 3. Predicted effects of covariates from models including either lagged temperature or precipitation as predictors. P</w:t>
      </w:r>
      <w:r w:rsidR="00CF066A">
        <w:t xml:space="preserve">lots show </w:t>
      </w:r>
      <w:r w:rsidR="00DC18B8">
        <w:t>the effect</w:t>
      </w:r>
      <w:r w:rsidR="00BE5B6B">
        <w:t xml:space="preserve"> </w:t>
      </w:r>
      <w:r w:rsidR="00DC18B8">
        <w:t>of</w:t>
      </w:r>
      <w:r w:rsidR="00BE5B6B">
        <w:t xml:space="preserve"> </w:t>
      </w:r>
      <w:r w:rsidR="00DC18B8">
        <w:t>stem diameter (</w:t>
      </w:r>
      <w:r w:rsidR="002147BC">
        <w:t>A</w:t>
      </w:r>
      <w:r w:rsidR="00DC18B8">
        <w:t>)</w:t>
      </w:r>
      <w:r w:rsidR="002147BC">
        <w:t xml:space="preserve"> and number of days post-harvest (B)</w:t>
      </w:r>
      <w:r w:rsidR="00DC18B8">
        <w:t xml:space="preserve"> on shoot growth (cm/day). </w:t>
      </w:r>
      <w:r w:rsidR="002147BC">
        <w:t>Predicted effects of co-variates differed only slightly between the two models.</w:t>
      </w:r>
      <w:r w:rsidR="004A07BD">
        <w:t xml:space="preserve"> The effect of days post-harvest is not statistically significant.</w:t>
      </w:r>
    </w:p>
    <w:p w14:paraId="36DB335E" w14:textId="77777777" w:rsidR="00DC18B8" w:rsidRDefault="00DC18B8" w:rsidP="001408E7">
      <w:pPr>
        <w:spacing w:line="480" w:lineRule="auto"/>
      </w:pPr>
    </w:p>
    <w:p w14:paraId="5A019E84" w14:textId="77777777" w:rsidR="000C5B05" w:rsidRDefault="000C5B05" w:rsidP="001408E7">
      <w:pPr>
        <w:spacing w:line="480" w:lineRule="auto"/>
      </w:pPr>
    </w:p>
    <w:p w14:paraId="692455DD" w14:textId="708190FB" w:rsidR="00494325" w:rsidRDefault="002D3E65" w:rsidP="00494325">
      <w:pPr>
        <w:spacing w:line="480" w:lineRule="auto"/>
        <w:ind w:firstLine="720"/>
      </w:pPr>
      <w:r>
        <w:t>For leafhopper densities, the precipitation model had the lower AIC than the temperature model (</w:t>
      </w:r>
      <w:proofErr w:type="spellStart"/>
      <w:r>
        <w:t>dAIC</w:t>
      </w:r>
      <w:proofErr w:type="spellEnd"/>
      <w:r>
        <w:t xml:space="preserve"> = </w:t>
      </w:r>
      <w:r w:rsidR="004A07BD">
        <w:t>16.9</w:t>
      </w:r>
      <w:r>
        <w:t xml:space="preserve">). </w:t>
      </w:r>
      <w:r w:rsidR="00494325">
        <w:t>Lagged precipitation had a significant effect on leafhopper density (</w:t>
      </w:r>
      <w:proofErr w:type="spellStart"/>
      <w:r w:rsidR="00494325">
        <w:t>edf</w:t>
      </w:r>
      <w:proofErr w:type="spellEnd"/>
      <w:r w:rsidR="00494325">
        <w:t xml:space="preserve"> = 10.</w:t>
      </w:r>
      <w:r w:rsidR="004A07BD">
        <w:t>3</w:t>
      </w:r>
      <w:r w:rsidR="00494325">
        <w:t xml:space="preserve">, p &lt; 0.001).  High precipitation had a positive effect on leafhopper densities (Figure 4A). </w:t>
      </w:r>
      <w:r w:rsidR="00404815">
        <w:t xml:space="preserve">The relationship between precipitation and leafhopper densities was essentially monotonic regardless </w:t>
      </w:r>
      <w:proofErr w:type="spellStart"/>
      <w:r w:rsidR="00404815">
        <w:t xml:space="preserve">of </w:t>
      </w:r>
      <w:proofErr w:type="spellEnd"/>
      <w:r w:rsidR="00404815">
        <w:t xml:space="preserve">lag time with highest predicted densities at the highest observed precipitation (83.5 mm) and lower predicted densities at 0 mm precipitation. </w:t>
      </w:r>
      <w:r>
        <w:t xml:space="preserve">Unlike the effects of precipitation on shoot growth, the effects of precipitation on leafhopper densities remained strong </w:t>
      </w:r>
      <w:r w:rsidR="00404815">
        <w:t>between 1 and 14 days</w:t>
      </w:r>
      <w:r>
        <w:t xml:space="preserve"> of lag indicating delayed effects of precipitation on leafhopper densities</w:t>
      </w:r>
      <w:r w:rsidR="00404815">
        <w:t xml:space="preserve"> (Figure 4A)</w:t>
      </w:r>
      <w:r>
        <w:t>.</w:t>
      </w:r>
    </w:p>
    <w:p w14:paraId="2155FE14" w14:textId="078E3ED7" w:rsidR="002972C2" w:rsidRDefault="0029160F" w:rsidP="001408E7">
      <w:pPr>
        <w:spacing w:line="480" w:lineRule="auto"/>
        <w:ind w:firstLine="720"/>
      </w:pPr>
      <w:r>
        <w:t>Lagged temperature</w:t>
      </w:r>
      <w:r w:rsidR="002972C2">
        <w:t xml:space="preserve"> </w:t>
      </w:r>
      <w:r w:rsidR="00C25388">
        <w:t xml:space="preserve">also </w:t>
      </w:r>
      <w:r w:rsidR="002972C2">
        <w:t>had a significant effect on leafhopper density (</w:t>
      </w:r>
      <w:proofErr w:type="spellStart"/>
      <w:r w:rsidR="00C42410">
        <w:t>edf</w:t>
      </w:r>
      <w:proofErr w:type="spellEnd"/>
      <w:r w:rsidR="00C42410">
        <w:t xml:space="preserve"> = </w:t>
      </w:r>
      <w:r w:rsidR="004A07BD">
        <w:t>6.6</w:t>
      </w:r>
      <w:r w:rsidR="00C42410">
        <w:t>, p &lt; 0.001</w:t>
      </w:r>
      <w:r w:rsidR="002972C2">
        <w:t xml:space="preserve">). High temperatures had detrimental effects on leafhopper densities </w:t>
      </w:r>
      <w:r w:rsidR="00C25388">
        <w:t>especially at lag times of 5–1</w:t>
      </w:r>
      <w:r w:rsidR="00404815">
        <w:t>3</w:t>
      </w:r>
      <w:r w:rsidR="00C25388">
        <w:t xml:space="preserve"> days</w:t>
      </w:r>
      <w:r w:rsidR="00404815">
        <w:t xml:space="preserve"> </w:t>
      </w:r>
      <w:r>
        <w:t xml:space="preserve">(Fig. </w:t>
      </w:r>
      <w:r w:rsidR="00C25388">
        <w:t>4B</w:t>
      </w:r>
      <w:r w:rsidR="002972C2">
        <w:t xml:space="preserve">). </w:t>
      </w:r>
      <w:r w:rsidR="00404815">
        <w:t>Temperature had the strongest effects at 9 days of lag with the lowest recorded temperatures resulting in the highest predicted leafhopper density (</w:t>
      </w:r>
      <w:r w:rsidR="00C42410">
        <w:t>0.05 leafhoppers/leaf</w:t>
      </w:r>
      <w:r w:rsidR="00404815">
        <w:t xml:space="preserve"> at</w:t>
      </w:r>
      <w:r w:rsidR="002972C2">
        <w:t xml:space="preserve"> </w:t>
      </w:r>
      <w:r w:rsidR="00C42410">
        <w:t>20.15</w:t>
      </w:r>
      <w:r w:rsidR="002972C2">
        <w:t xml:space="preserve"> ºC</w:t>
      </w:r>
      <w:r w:rsidR="00404815">
        <w:t>)</w:t>
      </w:r>
      <w:r w:rsidR="00F60F3E">
        <w:t>.</w:t>
      </w:r>
      <w:r w:rsidR="00404815">
        <w:t xml:space="preserve">  At 9 days lag, predicted leafhopper density declines up to about 24 ºC, after which there is little effect of </w:t>
      </w:r>
      <w:proofErr w:type="spellStart"/>
      <w:r w:rsidR="00404815">
        <w:t>termperature</w:t>
      </w:r>
      <w:proofErr w:type="spellEnd"/>
      <w:r w:rsidR="00404815">
        <w:t xml:space="preserve"> </w:t>
      </w:r>
      <w:r>
        <w:t xml:space="preserve">(Fig. </w:t>
      </w:r>
      <w:r w:rsidR="00C25388">
        <w:t>4B</w:t>
      </w:r>
      <w:r>
        <w:t xml:space="preserve">). </w:t>
      </w:r>
      <w:r w:rsidR="00C25388">
        <w:t>In contrast to precipitation, there was little effect of temperature</w:t>
      </w:r>
      <w:r w:rsidR="00404815">
        <w:t xml:space="preserve"> on leafhopper density</w:t>
      </w:r>
      <w:r w:rsidR="00C25388">
        <w:t xml:space="preserve"> </w:t>
      </w:r>
      <w:r w:rsidR="00404815">
        <w:t>with 1 day of lag</w:t>
      </w:r>
      <w:r w:rsidR="00C25388">
        <w:t>.</w:t>
      </w:r>
    </w:p>
    <w:p w14:paraId="66A2A23E" w14:textId="553A1BF3" w:rsidR="002D3E65" w:rsidRDefault="002D3E65" w:rsidP="002D3E65">
      <w:pPr>
        <w:spacing w:line="480" w:lineRule="auto"/>
        <w:ind w:firstLine="720"/>
      </w:pPr>
      <w:r>
        <w:t xml:space="preserve">Number of days post-harvest had no significant effect on leafhopper density in both </w:t>
      </w:r>
      <w:r w:rsidR="00C25388">
        <w:t>the temperature and precipitation</w:t>
      </w:r>
      <w:r w:rsidR="006C6A22">
        <w:t xml:space="preserve"> </w:t>
      </w:r>
      <w:r>
        <w:t>models (</w:t>
      </w:r>
      <w:proofErr w:type="spellStart"/>
      <w:r>
        <w:t>edf</w:t>
      </w:r>
      <w:proofErr w:type="spellEnd"/>
      <w:r>
        <w:t xml:space="preserve"> = 0, p </w:t>
      </w:r>
      <w:r w:rsidR="004A07BD">
        <w:t>&gt; 0.5</w:t>
      </w:r>
      <w:r>
        <w:t>)</w:t>
      </w:r>
      <w:r w:rsidR="006C6A22">
        <w:t>.</w:t>
      </w:r>
    </w:p>
    <w:p w14:paraId="2E50A3A4" w14:textId="77777777" w:rsidR="002D3E65" w:rsidRDefault="002D3E65" w:rsidP="001408E7">
      <w:pPr>
        <w:spacing w:line="480" w:lineRule="auto"/>
        <w:ind w:firstLine="720"/>
      </w:pPr>
    </w:p>
    <w:p w14:paraId="52ED010B" w14:textId="694DD929" w:rsidR="00D80E4D" w:rsidRDefault="00D80E4D" w:rsidP="001408E7">
      <w:pPr>
        <w:spacing w:line="480" w:lineRule="auto"/>
      </w:pPr>
    </w:p>
    <w:p w14:paraId="6A90F5C0" w14:textId="58F46297" w:rsidR="00D80E4D" w:rsidRDefault="00D80E4D" w:rsidP="001408E7">
      <w:pPr>
        <w:spacing w:line="480" w:lineRule="auto"/>
      </w:pPr>
      <w:commentRangeStart w:id="33"/>
      <w:commentRangeEnd w:id="33"/>
    </w:p>
    <w:p w14:paraId="226006DF" w14:textId="62575998" w:rsidR="005437E5" w:rsidRDefault="005437E5" w:rsidP="005437E5">
      <w:pPr>
        <w:spacing w:line="480" w:lineRule="auto"/>
      </w:pPr>
      <w:commentRangeStart w:id="34"/>
      <w:r>
        <w:rPr>
          <w:noProof/>
        </w:rPr>
        <w:drawing>
          <wp:inline distT="0" distB="0" distL="0" distR="0" wp14:anchorId="3C929ACF" wp14:editId="634D9D83">
            <wp:extent cx="5943600" cy="2475230"/>
            <wp:effectExtent l="0" t="0" r="0" b="127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crossba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commentRangeEnd w:id="34"/>
      <w:r>
        <w:rPr>
          <w:rStyle w:val="CommentReference"/>
        </w:rPr>
        <w:commentReference w:id="34"/>
      </w:r>
      <w:bookmarkStart w:id="35" w:name="_GoBack"/>
      <w:bookmarkEnd w:id="35"/>
    </w:p>
    <w:p w14:paraId="56BBAF41" w14:textId="26D05BD7" w:rsidR="000D4D46" w:rsidRDefault="000C5B05" w:rsidP="005437E5">
      <w:pPr>
        <w:spacing w:line="480" w:lineRule="auto"/>
        <w:ind w:left="720"/>
      </w:pPr>
      <w:r>
        <w:t xml:space="preserve">Figure </w:t>
      </w:r>
      <w:r w:rsidR="002147BC">
        <w:t>4</w:t>
      </w:r>
      <w:r>
        <w:t xml:space="preserve">. Partial effects plot for the lagged effect of </w:t>
      </w:r>
      <w:r w:rsidR="002147BC">
        <w:t>weather</w:t>
      </w:r>
      <w:r>
        <w:t xml:space="preserve"> on leafhopper density</w:t>
      </w:r>
      <w:r w:rsidR="002147BC">
        <w:t xml:space="preserve"> from models including (A) lagged precipitation as a predictor and (B) lagged temperature as a predictor. </w:t>
      </w:r>
      <w:r>
        <w:t xml:space="preserve">The highest leafhopper densities occurred when there were cool temperatures </w:t>
      </w:r>
      <w:r w:rsidR="005437E5">
        <w:t>9</w:t>
      </w:r>
      <w:r>
        <w:t xml:space="preserve">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p>
    <w:p w14:paraId="1CAAACB0" w14:textId="00BCBD69" w:rsidR="006D7D16" w:rsidRDefault="00C67A19" w:rsidP="001408E7">
      <w:pPr>
        <w:pStyle w:val="Heading1"/>
        <w:spacing w:line="480" w:lineRule="auto"/>
      </w:pPr>
      <w:commentRangeStart w:id="36"/>
      <w:r>
        <w:t>Discussion</w:t>
      </w:r>
      <w:commentRangeEnd w:id="36"/>
      <w:r w:rsidR="006A3347">
        <w:rPr>
          <w:rStyle w:val="CommentReference"/>
          <w:rFonts w:asciiTheme="minorHAnsi" w:eastAsiaTheme="minorEastAsia" w:hAnsiTheme="minorHAnsi" w:cstheme="minorBidi"/>
          <w:color w:val="auto"/>
        </w:rPr>
        <w:commentReference w:id="36"/>
      </w:r>
    </w:p>
    <w:p w14:paraId="1736040A" w14:textId="719DC30A" w:rsidR="008F4A80" w:rsidRDefault="008F4A80" w:rsidP="001408E7">
      <w:pPr>
        <w:spacing w:line="480" w:lineRule="auto"/>
        <w:ind w:firstLine="720"/>
      </w:pPr>
      <w:r>
        <w:t>TO READ:</w:t>
      </w:r>
    </w:p>
    <w:p w14:paraId="4C503F4F" w14:textId="205CE36E" w:rsidR="008F4A80" w:rsidRDefault="008F4A80" w:rsidP="001408E7">
      <w:pPr>
        <w:spacing w:line="480" w:lineRule="auto"/>
        <w:ind w:firstLine="720"/>
      </w:pPr>
      <w:r>
        <w:fldChar w:fldCharType="begin" w:fldLock="1"/>
      </w:r>
      <w:r>
        <w:instrText>ADDIN CSL_CITATION {"citationItems":[{"id":"ITEM-1","itemData":{"DOI":"10.1111/j.1570-7458.1990.tb01428.x","ISSN":"00138703","author":[{"dropping-particle":"","family":"Hoffman","given":"G.D.","non-dropping-particle":"","parse-names":false,"suffix":""},{"dropping-particle":"","family":"Hogg","given":"D.B.","non-dropping-particle":"","parse-names":false,"suffix":""},{"dropping-particle":"","family":"Boush","given":"G.M.","non-dropping-particle":"","parse-names":false,"suffix":""}],"container-title":"Entomologia Experimentalis et Applicata","id":"ITEM-1","issue":"2","issued":{"date-parts":[["1990","11"]]},"page":"165-175","title":"The effect of plant-water stress on potato leafhopper, Empoasca fabae, egg developmental period and mortality","type":"article-journal","volume":"57"},"uris":["http://www.mendeley.com/documents/?uuid=1608ae74-ba12-43c2-919f-3def3ad2901e"]}],"mendeley":{"formattedCitation":"(Hoffman et al., 1990)","plainTextFormattedCitation":"(Hoffman et al., 1990)","previouslyFormattedCitation":"(Hoffman et al., 1990)"},"properties":{"noteIndex":0},"schema":"https://github.com/citation-style-language/schema/raw/master/csl-citation.json"}</w:instrText>
      </w:r>
      <w:r>
        <w:fldChar w:fldCharType="separate"/>
      </w:r>
      <w:r w:rsidRPr="008F4A80">
        <w:rPr>
          <w:noProof/>
        </w:rPr>
        <w:t>(Hoffman et al., 1990)</w:t>
      </w:r>
      <w:r>
        <w:fldChar w:fldCharType="end"/>
      </w:r>
    </w:p>
    <w:p w14:paraId="322CD60B" w14:textId="4960B5BB" w:rsidR="008F4A80" w:rsidRDefault="008F4A80" w:rsidP="001408E7">
      <w:pPr>
        <w:spacing w:line="480" w:lineRule="auto"/>
        <w:ind w:firstLine="720"/>
      </w:pPr>
      <w:r>
        <w:fldChar w:fldCharType="begin" w:fldLock="1"/>
      </w:r>
      <w:r>
        <w:instrText>ADDIN CSL_CITATION {"citationItems":[{"id":"ITEM-1","itemData":{"DOI":"10.1093/ee/14.3.349","ISSN":"0046-225X","author":[{"dropping-particle":"","family":"Hogg","given":"David B.","non-dropping-particle":"","parse-names":false,"suffix":""}],"container-title":"Environmental Entomology","id":"ITEM-1","issue":"3","issued":{"date-parts":[["1985","6","1"]]},"page":"349-355","publisher":"Oxford Academic","title":"Potato Leafhopper (Homoptera: Cicadellidae) Immature Development, Life Tables, and Population Dynamics under Fluctuating Temperature Regimes","type":"article-journal","volume":"14"},"uris":["http://www.mendeley.com/documents/?uuid=d3b9bb1a-4e9b-32f7-9ed3-a97b5148034c"]}],"mendeley":{"formattedCitation":"(Hogg, 1985)","plainTextFormattedCitation":"(Hogg, 1985)"},"properties":{"noteIndex":0},"schema":"https://github.com/citation-style-language/schema/raw/master/csl-citation.json"}</w:instrText>
      </w:r>
      <w:r>
        <w:fldChar w:fldCharType="separate"/>
      </w:r>
      <w:r w:rsidRPr="008F4A80">
        <w:rPr>
          <w:noProof/>
        </w:rPr>
        <w:t>(Hogg, 1985)</w:t>
      </w:r>
      <w:r>
        <w:fldChar w:fldCharType="end"/>
      </w:r>
      <w:r>
        <w:t xml:space="preserve"> (requested on ILL)</w:t>
      </w:r>
    </w:p>
    <w:p w14:paraId="29785A5E" w14:textId="244D8AA2" w:rsidR="00BB4DCC" w:rsidRDefault="000F46FD" w:rsidP="001408E7">
      <w:pPr>
        <w:spacing w:line="480" w:lineRule="auto"/>
        <w:ind w:firstLine="720"/>
      </w:pPr>
      <w:r>
        <w:lastRenderedPageBreak/>
        <w:t xml:space="preserve">We found contrasting effects of weather on tea shoot growth and leafhopper density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t>
      </w:r>
      <w:r w:rsidR="006C6A22">
        <w:t>temperature</w:t>
      </w:r>
      <w:r w:rsidR="00BB4DCC">
        <w:t xml:space="preserve"> had a delayed effect on leafhopper densities</w:t>
      </w:r>
      <w:r w:rsidR="006C6A22">
        <w:t>, and the effects of precipitation were both immediate and delayed</w:t>
      </w:r>
      <w:r w:rsidR="00BB4DCC">
        <w:t>.</w:t>
      </w:r>
    </w:p>
    <w:p w14:paraId="71455323" w14:textId="6D39920F" w:rsidR="00DD4507" w:rsidRDefault="00BB4DCC" w:rsidP="001408E7">
      <w:pPr>
        <w:spacing w:line="480" w:lineRule="auto"/>
        <w:ind w:firstLine="720"/>
      </w:pPr>
      <w:r>
        <w:t>Warmer temperatures and low precipitation resulted in the fastest tea shoot growth. These two variables had high concurvity</w:t>
      </w:r>
      <w:r w:rsidR="006C6A22">
        <w:t xml:space="preserve"> (Figure S1)</w:t>
      </w:r>
      <w:r>
        <w:t xml:space="preserve">, as rainy days on average had cooler temperatures. </w:t>
      </w:r>
      <w:r w:rsidR="00DD4507">
        <w:t xml:space="preserve">While we did not measure photosynthetic activity or water stress in this experiment, these results </w:t>
      </w:r>
      <w:r w:rsidR="00446466">
        <w:t xml:space="preserve">suggest </w:t>
      </w:r>
      <w:r w:rsidR="00DD4507">
        <w:t xml:space="preserve">that tea plants in this experiment were not water limited.  Here, precipitation is likely a proxy for sunlight and photosynthetic activity since high precipitation resulted in slower shoot growth. </w:t>
      </w:r>
      <w:r>
        <w:t>Responses to changes in temperature and precipitation by tea shoot growth were mostly immediate, as the relationship between growth and weather is strongest on the day of measurement</w:t>
      </w:r>
    </w:p>
    <w:p w14:paraId="7D1CE45F" w14:textId="0244F43D" w:rsidR="00C43E68" w:rsidRDefault="007E32EE" w:rsidP="001408E7">
      <w:pPr>
        <w:spacing w:line="480" w:lineRule="auto"/>
        <w:ind w:firstLine="720"/>
      </w:pPr>
      <w:r>
        <w:t xml:space="preserve">Leafhopper density, on the other hand, </w:t>
      </w:r>
      <w:r w:rsidR="006C6A22">
        <w:t>increased</w:t>
      </w:r>
      <w:r>
        <w:t xml:space="preserve"> </w:t>
      </w:r>
      <w:r w:rsidR="006C6A22">
        <w:t>in</w:t>
      </w:r>
      <w:r>
        <w:t xml:space="preserve">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37"/>
      <w:commentRangeStart w:id="38"/>
      <w:r w:rsidR="00BB4DCC">
        <w:t xml:space="preserve">higher minimum temperatures </w:t>
      </w:r>
      <w:commentRangeEnd w:id="37"/>
      <w:r w:rsidR="00BB4DCC">
        <w:rPr>
          <w:rStyle w:val="CommentReference"/>
        </w:rPr>
        <w:commentReference w:id="37"/>
      </w:r>
      <w:commentRangeEnd w:id="38"/>
      <w:r w:rsidR="00732103">
        <w:rPr>
          <w:rStyle w:val="CommentReference"/>
        </w:rPr>
        <w:commentReference w:id="38"/>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w:t>
      </w:r>
    </w:p>
    <w:p w14:paraId="0E2CDE40" w14:textId="1CEBFE59" w:rsidR="00D31D0F" w:rsidRDefault="007E32EE" w:rsidP="001408E7">
      <w:pPr>
        <w:spacing w:line="480" w:lineRule="auto"/>
        <w:ind w:firstLine="720"/>
      </w:pPr>
      <w:r>
        <w:t>The negative effects of warm and dry conditions on leafhopper densities were</w:t>
      </w:r>
      <w:r w:rsidR="00BB4DCC">
        <w:t xml:space="preserve"> delayed, having the strongest effect 8–10 days prior to measurement</w:t>
      </w:r>
      <w:r>
        <w:t xml:space="preserve">. One possible explanation for this </w:t>
      </w:r>
      <w:r>
        <w:lastRenderedPageBreak/>
        <w:t>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w:t>
      </w:r>
      <w:r w:rsidR="00D31D0F">
        <w:t xml:space="preserve"> </w:t>
      </w:r>
      <w:proofErr w:type="spellStart"/>
      <w:r w:rsidR="005D2AE2">
        <w:t>Reineke</w:t>
      </w:r>
      <w:proofErr w:type="spellEnd"/>
      <w:r w:rsidR="005D2AE2">
        <w:t xml:space="preserve"> and Hauck </w:t>
      </w:r>
      <w:r w:rsidR="005D2AE2">
        <w:fldChar w:fldCharType="begin" w:fldLock="1"/>
      </w:r>
      <w:r w:rsidR="005D2AE2">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rsidR="005D2AE2">
        <w:fldChar w:fldCharType="separate"/>
      </w:r>
      <w:r w:rsidR="005D2AE2" w:rsidRPr="005D2AE2">
        <w:rPr>
          <w:noProof/>
        </w:rPr>
        <w:t>(2012)</w:t>
      </w:r>
      <w:r w:rsidR="005D2AE2">
        <w:fldChar w:fldCharType="end"/>
      </w:r>
      <w:r>
        <w:t xml:space="preserve"> </w:t>
      </w:r>
      <w:r w:rsidR="005D2AE2">
        <w:t xml:space="preserve">investigated development of a related leafhopper, </w:t>
      </w:r>
      <w:r w:rsidR="005D2AE2">
        <w:rPr>
          <w:i/>
          <w:iCs/>
        </w:rPr>
        <w:t xml:space="preserve">Empoasca </w:t>
      </w:r>
      <w:r w:rsidR="005D2AE2" w:rsidRPr="005D2AE2">
        <w:rPr>
          <w:i/>
          <w:iCs/>
        </w:rPr>
        <w:t>vitis</w:t>
      </w:r>
      <w:r w:rsidR="005D2AE2">
        <w:t xml:space="preserve">, under laboratory conditions and found an average development time of 5.9 days from egg to second instar and 8.7 days from egg to third instar. </w:t>
      </w:r>
      <w:r w:rsidRPr="005D2AE2">
        <w:t>Mortality</w:t>
      </w:r>
      <w:r>
        <w:t xml:space="preserve">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proofErr w:type="spellStart"/>
      <w:r w:rsidR="005D2AE2">
        <w:t>Reineke</w:t>
      </w:r>
      <w:proofErr w:type="spellEnd"/>
      <w:r w:rsidR="005D2AE2">
        <w:t xml:space="preserve"> and Hauck </w:t>
      </w:r>
      <w:r w:rsidR="005D2AE2">
        <w:fldChar w:fldCharType="begin" w:fldLock="1"/>
      </w:r>
      <w:r w:rsidR="003B4965">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rsidR="005D2AE2">
        <w:fldChar w:fldCharType="separate"/>
      </w:r>
      <w:r w:rsidR="005D2AE2" w:rsidRPr="005D2AE2">
        <w:rPr>
          <w:noProof/>
        </w:rPr>
        <w:t>(2012)</w:t>
      </w:r>
      <w:r w:rsidR="005D2AE2">
        <w:fldChar w:fldCharType="end"/>
      </w:r>
      <w:r w:rsidR="005D2AE2">
        <w:t xml:space="preserve"> also </w:t>
      </w:r>
      <w:r w:rsidR="00C43E68">
        <w:t xml:space="preserve">showed that first and second instar nymphs have lower optimum temperatures for development (17.55 and 15.55 ºC, respectively) than later instars which thrived at temperatures between 22.35 and 26.8 ºC </w:t>
      </w:r>
      <w:r w:rsidR="00C43E68">
        <w:fldChar w:fldCharType="begin" w:fldLock="1"/>
      </w:r>
      <w:r w:rsidR="00712230">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 xml:space="preserve">In addition, </w:t>
      </w:r>
      <w:r w:rsidR="006C6A22">
        <w:t>they</w:t>
      </w:r>
      <w:r w:rsidR="00777B62">
        <w:t xml:space="preserve"> </w:t>
      </w:r>
      <w:r w:rsidR="006C6A22">
        <w:t>found</w:t>
      </w:r>
      <w:r w:rsidR="00777B62">
        <w:t xml:space="preserve">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w:t>
      </w:r>
      <w:r w:rsidR="00CE5D86">
        <w:t xml:space="preserve"> The mean temperature in our study was 26.9º, although maximum daily temperatures were often above 28 ºC (Figure 1).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w:t>
      </w:r>
      <w:r w:rsidR="00D31D0F">
        <w:t xml:space="preserve">In addition, our methods are likely to be biased toward nymphs and underestimate adult population size </w:t>
      </w:r>
      <w:r w:rsidR="00D31D0F">
        <w:fldChar w:fldCharType="begin" w:fldLock="1"/>
      </w:r>
      <w:r w:rsidR="00904EF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uris":["http://www.mendeley.com/documents/?uuid=6e7cef55-dd34-4877-b24f-adbe52b372d1"]}],"mendeley":{"formattedCitation":"(Shi et al., 2015)","plainTextFormattedCitation":"(Shi et al., 2015)","previouslyFormattedCitation":"(Shi et al., 2015)"},"properties":{"noteIndex":0},"schema":"https://github.com/citation-style-language/schema/raw/master/csl-citation.json"}</w:instrText>
      </w:r>
      <w:r w:rsidR="00D31D0F">
        <w:fldChar w:fldCharType="separate"/>
      </w:r>
      <w:r w:rsidR="00D31D0F" w:rsidRPr="00D31D0F">
        <w:rPr>
          <w:noProof/>
        </w:rPr>
        <w:t>(Shi et al., 2015)</w:t>
      </w:r>
      <w:r w:rsidR="00D31D0F">
        <w:fldChar w:fldCharType="end"/>
      </w:r>
      <w:r w:rsidR="00D31D0F">
        <w:t xml:space="preserve">. It is possible that adverse weather conditions affect the oviposition rates of adult female leafhoppers resulting in a delayed effect on nymph densities. </w:t>
      </w:r>
    </w:p>
    <w:p w14:paraId="53B22787" w14:textId="740F689A" w:rsidR="00A4620D" w:rsidRDefault="00C23A60" w:rsidP="001408E7">
      <w:pPr>
        <w:spacing w:line="480" w:lineRule="auto"/>
        <w:ind w:firstLine="720"/>
      </w:pPr>
      <w:r>
        <w:lastRenderedPageBreak/>
        <w:t>Alternatively, the negative impact of high temperatures could be due to indirect effects. Arthropod predators or parasitoids are also sensitive to temperature</w:t>
      </w:r>
      <w:r w:rsidR="006D2182">
        <w:t xml:space="preserve"> </w:t>
      </w:r>
      <w:r w:rsidR="00397CE8">
        <w:t>and warmer temperatures may i</w:t>
      </w:r>
      <w:r w:rsidR="005D2AE2">
        <w:t xml:space="preserve">ncrease </w:t>
      </w:r>
      <w:r w:rsidR="00397CE8">
        <w:t xml:space="preserve">their population </w:t>
      </w:r>
      <w:r w:rsidR="005D2AE2">
        <w:t>and/</w:t>
      </w:r>
      <w:r w:rsidR="00397CE8">
        <w:t>o</w:t>
      </w:r>
      <w:r w:rsidR="005D2AE2">
        <w:t>r</w:t>
      </w:r>
      <w:r w:rsidR="00397CE8">
        <w:t xml:space="preserve"> </w:t>
      </w:r>
      <w:r w:rsidR="005D2AE2">
        <w:t xml:space="preserve">improve their </w:t>
      </w:r>
      <w:r w:rsidR="00397CE8">
        <w:t>prey searching efficiency</w:t>
      </w:r>
      <w:r>
        <w:t xml:space="preserve">.  Additionally, predators of leafhoppers rely on tea plant volatile organic compounds (VOCs) to find their prey </w:t>
      </w:r>
      <w:r>
        <w:fldChar w:fldCharType="begin" w:fldLock="1"/>
      </w:r>
      <w:r>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fldChar w:fldCharType="separate"/>
      </w:r>
      <w:r w:rsidRPr="00C23A60">
        <w:rPr>
          <w:noProof/>
        </w:rPr>
        <w:t>(Gao et al., 2004)</w:t>
      </w:r>
      <w:r>
        <w:fldChar w:fldCharType="end"/>
      </w:r>
      <w:r>
        <w:t xml:space="preserve"> and tea VOC profiles may be altered by climate </w:t>
      </w:r>
      <w:r>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fldChar w:fldCharType="separate"/>
      </w:r>
      <w:r w:rsidRPr="00C23A60">
        <w:rPr>
          <w:noProof/>
        </w:rPr>
        <w:t>(Kfoury et al., 2018, 2019; Kowalsick et al., 2014; Scott et al., 2019)</w:t>
      </w:r>
      <w:r>
        <w:fldChar w:fldCharType="end"/>
      </w:r>
      <w:r>
        <w:t>.</w:t>
      </w:r>
      <w:r w:rsidR="00397CE8">
        <w:t xml:space="preserve">  Because we did not census leafhopper predators or parasitoids in this study, we cannot disentangle biotic and abiotic effects on population densities.</w:t>
      </w:r>
    </w:p>
    <w:p w14:paraId="4167F214" w14:textId="12504EDA" w:rsidR="000410AF" w:rsidRPr="00777B62" w:rsidRDefault="000410AF" w:rsidP="001408E7">
      <w:pPr>
        <w:spacing w:line="480" w:lineRule="auto"/>
        <w:ind w:firstLine="720"/>
      </w:pPr>
      <w:r>
        <w:t xml:space="preserve">It is also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r w:rsidR="008E30AC">
        <w:t>(Chapter 4</w:t>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1D1E9F9" w14:textId="4A058F97" w:rsidR="0029160F" w:rsidRDefault="007E32EE" w:rsidP="001408E7">
      <w:pPr>
        <w:spacing w:line="480" w:lineRule="auto"/>
        <w:ind w:firstLine="720"/>
      </w:pPr>
      <w:r>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t xml:space="preserve"> </w:t>
      </w:r>
      <w:r w:rsidR="00397CE8">
        <w:t>suggested</w:t>
      </w:r>
      <w:r>
        <w:t xml:space="preserve"> that harvesting may help control leafhopper densities </w:t>
      </w:r>
      <w:r w:rsidR="00397CE8">
        <w:t>by</w:t>
      </w:r>
      <w:r>
        <w:t xml:space="preserve"> </w:t>
      </w:r>
      <w:r w:rsidR="00C45F7E">
        <w:t xml:space="preserve">removing </w:t>
      </w:r>
      <w:r>
        <w:t>food sources</w:t>
      </w:r>
      <w:r w:rsidR="00397CE8">
        <w:t xml:space="preserve"> for leafhopper nymphs</w:t>
      </w:r>
      <w:r>
        <w:t xml:space="preserve"> and potentially eggs</w:t>
      </w:r>
      <w:r w:rsidR="00397CE8">
        <w:t xml:space="preserve"> which are laid under the epidermis of tea shoots</w:t>
      </w:r>
      <w:r w:rsidR="00865793">
        <w:t xml:space="preserve"> </w:t>
      </w:r>
      <w:r w:rsidR="00865793">
        <w:fldChar w:fldCharType="begin" w:fldLock="1"/>
      </w:r>
      <w:r w:rsidR="00712230">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at </w:t>
      </w:r>
      <w:proofErr w:type="spellStart"/>
      <w:r w:rsidR="000410AF">
        <w:t>Shanfu</w:t>
      </w:r>
      <w:proofErr w:type="spellEnd"/>
      <w:r w:rsidR="000410AF">
        <w:t xml:space="preserve"> tea company, we harvested leafhopper eggs to rear a lab colony and eggs were often found </w:t>
      </w:r>
      <w:r w:rsidR="000410AF">
        <w:lastRenderedPageBreak/>
        <w:t>below the second or third leaf of tea shoots and would not be removed by tea plucking (Scott, personal observation).</w:t>
      </w:r>
    </w:p>
    <w:p w14:paraId="0B76FC69" w14:textId="1F4AEA74" w:rsidR="000C61BD"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 xml:space="preserve">. Slow growth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w:t>
      </w:r>
      <w:commentRangeStart w:id="39"/>
      <w:r w:rsidR="00865793">
        <w:t xml:space="preserve">On the other hand, slow shoot growth and high </w:t>
      </w:r>
      <w:commentRangeEnd w:id="39"/>
      <w:r w:rsidR="00732103">
        <w:rPr>
          <w:rStyle w:val="CommentReference"/>
        </w:rPr>
        <w:commentReference w:id="39"/>
      </w:r>
      <w:r w:rsidR="00865793">
        <w:t xml:space="preserve">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E30AC">
        <w:t>Chapter 4</w:t>
      </w:r>
      <w:r w:rsidR="00865793">
        <w:t>). D</w:t>
      </w:r>
      <w:r w:rsidR="000C61BD">
        <w:t>uring the course of this study, harvest was delayed for one of the two fields due to insufficient accumulation of leafhopper damage (</w:t>
      </w:r>
      <w:proofErr w:type="spellStart"/>
      <w:r w:rsidR="00865793">
        <w:t>Shanfu</w:t>
      </w:r>
      <w:proofErr w:type="spellEnd"/>
      <w:r w:rsidR="00865793">
        <w:t xml:space="preserve"> Tea Company</w:t>
      </w:r>
      <w:r w:rsidR="000C61BD">
        <w:t xml:space="preserve">, personal communication). This </w:t>
      </w:r>
      <w:r w:rsidR="006A1948">
        <w:t>was the longest</w:t>
      </w:r>
      <w:r w:rsidR="008E30AC">
        <w:t xml:space="preserve"> inter-</w:t>
      </w:r>
      <w:r w:rsidR="006D2182">
        <w:t>harvest</w:t>
      </w:r>
      <w:r w:rsidR="006A1948">
        <w:t xml:space="preserve"> </w:t>
      </w:r>
      <w:r w:rsidR="000C61BD">
        <w:t>period</w:t>
      </w:r>
      <w:r w:rsidR="006A1948">
        <w:t xml:space="preserve"> (32 days)</w:t>
      </w:r>
      <w:r w:rsidR="00C45F7E">
        <w:t xml:space="preserve"> during the study,</w:t>
      </w:r>
      <w:r w:rsidR="006A1948">
        <w:t xml:space="preserve"> and it corresponded to a relatively low mean leafhopper density (0.047 leafhoppers/leaf). Interestingly however, this particular </w:t>
      </w:r>
      <w:r w:rsidR="006D2182">
        <w:t>harvest</w:t>
      </w:r>
      <w:r w:rsidR="006A1948">
        <w:t xml:space="preserve"> period</w:t>
      </w:r>
      <w:r w:rsidR="000C61BD">
        <w:t xml:space="preserve"> experienced </w:t>
      </w:r>
      <w:r w:rsidR="006A1948">
        <w:t>higher than average precipitation (</w:t>
      </w:r>
      <w:r w:rsidR="001408E7">
        <w:t xml:space="preserve">mean = </w:t>
      </w:r>
      <w:r w:rsidR="006A1948">
        <w:t>9.23 mm</w:t>
      </w:r>
      <w:r w:rsidR="001408E7">
        <w:t>, median = 2 mm, 72% of days with some rain</w:t>
      </w:r>
      <w:r w:rsidR="006A1948">
        <w:t xml:space="preserve">) and slightly cooler </w:t>
      </w:r>
      <w:r w:rsidR="006A1948">
        <w:lastRenderedPageBreak/>
        <w:t>than average temperatures (26.13 ºC)</w:t>
      </w:r>
      <w:r w:rsidR="000C61BD">
        <w:t>.</w:t>
      </w:r>
      <w:r w:rsidR="00C45F7E">
        <w:t xml:space="preserve"> A previous study showed that</w:t>
      </w:r>
      <w:r w:rsidR="005D2AE2">
        <w:t xml:space="preserve"> feeding damage by</w:t>
      </w:r>
      <w:r w:rsidR="00C45F7E">
        <w:t xml:space="preserve"> </w:t>
      </w:r>
      <w:r w:rsidR="00C45F7E">
        <w:rPr>
          <w:i/>
          <w:iCs/>
        </w:rPr>
        <w:t>E. onukii</w:t>
      </w:r>
      <w:r w:rsidR="00C45F7E">
        <w:t xml:space="preserve"> </w:t>
      </w:r>
      <w:r w:rsidR="005D2AE2">
        <w:t xml:space="preserve">has a threshold type relationship with </w:t>
      </w:r>
      <w:r w:rsidR="005D2AE2">
        <w:rPr>
          <w:i/>
          <w:iCs/>
        </w:rPr>
        <w:t xml:space="preserve">E. onukii </w:t>
      </w:r>
      <w:r w:rsidR="005D2AE2">
        <w:t>population density with increases in damage only</w:t>
      </w:r>
      <w:r w:rsidR="00C45F7E">
        <w:t xml:space="preserve"> </w:t>
      </w:r>
      <w:r w:rsidR="005D2AE2">
        <w:t>after a threshold leafhopper density.</w:t>
      </w:r>
      <w:r w:rsidR="00C45F7E">
        <w:t xml:space="preserve"> </w:t>
      </w:r>
      <w:r w:rsidR="005D2AE2">
        <w:t>Therefore,</w:t>
      </w:r>
      <w:r w:rsidR="00C45F7E">
        <w:t xml:space="preserve"> while cool wet conditions support higher leafhopper densities, they may not necessarily result in increased leafhopper feeding </w:t>
      </w:r>
      <w:r w:rsidR="00865793">
        <w:t xml:space="preserve">and damage that farm managers are </w:t>
      </w:r>
      <w:r w:rsidR="005D2AE2">
        <w:t>hoping</w:t>
      </w:r>
      <w:r w:rsidR="00865793">
        <w:t xml:space="preserve"> for </w:t>
      </w:r>
      <w:r w:rsidR="00C45F7E">
        <w:t>(</w:t>
      </w:r>
      <w:r w:rsidR="008E30AC">
        <w:t>Chapter 4</w:t>
      </w:r>
      <w:r w:rsidR="00C45F7E">
        <w:t xml:space="preserve">). </w:t>
      </w:r>
    </w:p>
    <w:p w14:paraId="66DA2AFE" w14:textId="77777777" w:rsidR="008E30AC" w:rsidRDefault="008970FA" w:rsidP="001408E7">
      <w:pPr>
        <w:spacing w:line="480" w:lineRule="auto"/>
        <w:ind w:firstLine="720"/>
      </w:pPr>
      <w:r>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71223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insect interactions.</w:t>
      </w:r>
    </w:p>
    <w:p w14:paraId="4F51FC39" w14:textId="77777777" w:rsidR="008E30AC" w:rsidRDefault="008970FA" w:rsidP="001408E7">
      <w:pPr>
        <w:spacing w:line="480" w:lineRule="auto"/>
        <w:ind w:firstLine="720"/>
      </w:pPr>
      <w:r>
        <w:t xml:space="preserve"> </w:t>
      </w:r>
      <w:r w:rsidR="00A4620D">
        <w:t xml:space="preserve">As more extreme fluctuations in weather become more common in many tea growing regions, tea farmers will need strategies to adapt. Although it is predicted that pest insects like </w:t>
      </w:r>
      <w:r w:rsidR="00A4620D">
        <w:rPr>
          <w:i/>
          <w:iCs/>
        </w:rPr>
        <w:t>E. onukii</w:t>
      </w:r>
      <w:r w:rsidR="00A4620D">
        <w:t xml:space="preserve"> will benefit from a warming climate, within-season climate variability may hinder the use of leafhopper herbivory as a strategy for improving tea crop quality.  Reduced winter mortality and increased growing season may improve leafhopper densities</w:t>
      </w:r>
      <w:r w:rsidR="00360094">
        <w:t>, however our results show that cool, wet weather during the summer is most beneficial for this strategy because it results in higher leafhopper densities in the upper canopy and slower tea shoot growth.</w:t>
      </w:r>
    </w:p>
    <w:p w14:paraId="33E031AE" w14:textId="22DEDDD7" w:rsidR="008F3486" w:rsidRDefault="008E30AC" w:rsidP="001408E7">
      <w:pPr>
        <w:spacing w:line="480" w:lineRule="auto"/>
      </w:pPr>
      <w:r>
        <w:tab/>
      </w:r>
      <w:commentRangeStart w:id="40"/>
      <w:r>
        <w:t xml:space="preserve">As within season weather becomes less predictable, farmers will benefit from an improved understanding of how pest insects influence crop quality through induced defenses.  </w:t>
      </w:r>
      <w:r>
        <w:lastRenderedPageBreak/>
        <w:t>By incorporating the potential benefits of herbivory to crop quality into decision making, farmers can adapt their practices to maximize income by switching from more yield focused tea production at low leafhopper densities to quality focused production at higher leafhopper densities, to pest-control strategies at even higher densities.</w:t>
      </w:r>
      <w:commentRangeEnd w:id="40"/>
      <w:r>
        <w:rPr>
          <w:rStyle w:val="CommentReference"/>
        </w:rPr>
        <w:commentReference w:id="40"/>
      </w:r>
    </w:p>
    <w:p w14:paraId="68C00B73" w14:textId="77777777" w:rsidR="00756DFE" w:rsidRPr="00A4620D" w:rsidRDefault="00756DFE" w:rsidP="001408E7">
      <w:pPr>
        <w:spacing w:line="480" w:lineRule="auto"/>
      </w:pPr>
    </w:p>
    <w:p w14:paraId="1B90CD85" w14:textId="1D55D2E5" w:rsidR="006D7D16" w:rsidRPr="006D7D16" w:rsidRDefault="006D7D16" w:rsidP="001408E7">
      <w:pPr>
        <w:pStyle w:val="Heading1"/>
        <w:spacing w:line="480" w:lineRule="auto"/>
      </w:pPr>
      <w:r>
        <w:t>Works Cited</w:t>
      </w:r>
    </w:p>
    <w:p w14:paraId="52016683" w14:textId="1AC6A3BB" w:rsidR="006D7D16" w:rsidRDefault="006D7D16" w:rsidP="001408E7">
      <w:pPr>
        <w:spacing w:line="480" w:lineRule="auto"/>
      </w:pPr>
    </w:p>
    <w:p w14:paraId="327F0A2E" w14:textId="49F33F8C" w:rsidR="008F4A80" w:rsidRPr="008F4A80" w:rsidRDefault="006D7D16" w:rsidP="008F4A80">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8F4A80" w:rsidRPr="008F4A80">
        <w:rPr>
          <w:rFonts w:ascii="Calibri" w:hAnsi="Calibri" w:cs="Calibri"/>
          <w:noProof/>
        </w:rPr>
        <w:t>Ahmed, S., Stepp, J. R., Orians, C. M., Griffin, T., Matyas, C., Robbat, A., et al. (2014). Effects of Extreme Climate Events on Tea (</w:t>
      </w:r>
      <w:r w:rsidR="008F4A80" w:rsidRPr="008F4A80">
        <w:rPr>
          <w:rFonts w:ascii="Calibri" w:hAnsi="Calibri" w:cs="Calibri"/>
          <w:i/>
          <w:iCs/>
          <w:noProof/>
        </w:rPr>
        <w:t>Camellia sinensis</w:t>
      </w:r>
      <w:r w:rsidR="008F4A80" w:rsidRPr="008F4A80">
        <w:rPr>
          <w:rFonts w:ascii="Calibri" w:hAnsi="Calibri" w:cs="Calibri"/>
          <w:noProof/>
        </w:rPr>
        <w:t xml:space="preserve">) Functional Quality Validate Indigenous Farmer Knowledge and Sensory Preferences in Tropical China. </w:t>
      </w:r>
      <w:r w:rsidR="008F4A80" w:rsidRPr="008F4A80">
        <w:rPr>
          <w:rFonts w:ascii="Calibri" w:hAnsi="Calibri" w:cs="Calibri"/>
          <w:i/>
          <w:iCs/>
          <w:noProof/>
        </w:rPr>
        <w:t>PLoS One</w:t>
      </w:r>
      <w:r w:rsidR="008F4A80" w:rsidRPr="008F4A80">
        <w:rPr>
          <w:rFonts w:ascii="Calibri" w:hAnsi="Calibri" w:cs="Calibri"/>
          <w:noProof/>
        </w:rPr>
        <w:t xml:space="preserve"> 9, e109126. doi:10.1371/journal.pone.0109126.</w:t>
      </w:r>
    </w:p>
    <w:p w14:paraId="4EB650D0"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Backus, E. A., Serrano, M. S., and Ranger, C. M. (2005). Mechanisms of Hopperburn: An Overview of Insect Taxonomy, Behavior, and Physiology. </w:t>
      </w:r>
      <w:r w:rsidRPr="008F4A80">
        <w:rPr>
          <w:rFonts w:ascii="Calibri" w:hAnsi="Calibri" w:cs="Calibri"/>
          <w:i/>
          <w:iCs/>
          <w:noProof/>
        </w:rPr>
        <w:t>Annu. Rev. Entomol.</w:t>
      </w:r>
      <w:r w:rsidRPr="008F4A80">
        <w:rPr>
          <w:rFonts w:ascii="Calibri" w:hAnsi="Calibri" w:cs="Calibri"/>
          <w:noProof/>
        </w:rPr>
        <w:t xml:space="preserve"> 50, 125–151. doi:10.1146/annurev.ento.49.061802.123310.</w:t>
      </w:r>
    </w:p>
    <w:p w14:paraId="43472E0E"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Baker, M. B., Venugopal, P. D., and Lamp, W. O. (2015). Climate Change and Phenology: </w:t>
      </w:r>
      <w:r w:rsidRPr="008F4A80">
        <w:rPr>
          <w:rFonts w:ascii="Calibri" w:hAnsi="Calibri" w:cs="Calibri"/>
          <w:i/>
          <w:iCs/>
          <w:noProof/>
        </w:rPr>
        <w:t>Empoasca fabae</w:t>
      </w:r>
      <w:r w:rsidRPr="008F4A80">
        <w:rPr>
          <w:rFonts w:ascii="Calibri" w:hAnsi="Calibri" w:cs="Calibri"/>
          <w:noProof/>
        </w:rPr>
        <w:t xml:space="preserve"> (Hemiptera: Cicadellidae) Migration and Severity of Impact. </w:t>
      </w:r>
      <w:r w:rsidRPr="008F4A80">
        <w:rPr>
          <w:rFonts w:ascii="Calibri" w:hAnsi="Calibri" w:cs="Calibri"/>
          <w:i/>
          <w:iCs/>
          <w:noProof/>
        </w:rPr>
        <w:t>PLoS One</w:t>
      </w:r>
      <w:r w:rsidRPr="008F4A80">
        <w:rPr>
          <w:rFonts w:ascii="Calibri" w:hAnsi="Calibri" w:cs="Calibri"/>
          <w:noProof/>
        </w:rPr>
        <w:t xml:space="preserve"> 10, e0124915. doi:10.1371/journal.pone.0124915.</w:t>
      </w:r>
    </w:p>
    <w:p w14:paraId="1CBE978B"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8F4A80">
        <w:rPr>
          <w:rFonts w:ascii="Calibri" w:hAnsi="Calibri" w:cs="Calibri"/>
          <w:i/>
          <w:iCs/>
          <w:noProof/>
        </w:rPr>
        <w:t>Glob. Chang. Biol.</w:t>
      </w:r>
      <w:r w:rsidRPr="008F4A80">
        <w:rPr>
          <w:rFonts w:ascii="Calibri" w:hAnsi="Calibri" w:cs="Calibri"/>
          <w:noProof/>
        </w:rPr>
        <w:t xml:space="preserve"> 8, 1–16. doi:10.1046/j.1365-2486.2002.00451.x.</w:t>
      </w:r>
    </w:p>
    <w:p w14:paraId="56C87BC6"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Bebber, D. P., Ramotowski, M. A. T., and Gurr, S. J. (2013). Crop pests and pathogens move </w:t>
      </w:r>
      <w:r w:rsidRPr="008F4A80">
        <w:rPr>
          <w:rFonts w:ascii="Calibri" w:hAnsi="Calibri" w:cs="Calibri"/>
          <w:noProof/>
        </w:rPr>
        <w:lastRenderedPageBreak/>
        <w:t xml:space="preserve">polewards in a warming world. </w:t>
      </w:r>
      <w:r w:rsidRPr="008F4A80">
        <w:rPr>
          <w:rFonts w:ascii="Calibri" w:hAnsi="Calibri" w:cs="Calibri"/>
          <w:i/>
          <w:iCs/>
          <w:noProof/>
        </w:rPr>
        <w:t>Nat. Clim. Chang.</w:t>
      </w:r>
      <w:r w:rsidRPr="008F4A80">
        <w:rPr>
          <w:rFonts w:ascii="Calibri" w:hAnsi="Calibri" w:cs="Calibri"/>
          <w:noProof/>
        </w:rPr>
        <w:t xml:space="preserve"> 3, 985–988. doi:10.1038/nclimate1990.</w:t>
      </w:r>
    </w:p>
    <w:p w14:paraId="64413152"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Beirne, B. P. (1970). EFFECTS OF PRECIPITATION ON CROP INSECTS. </w:t>
      </w:r>
      <w:r w:rsidRPr="008F4A80">
        <w:rPr>
          <w:rFonts w:ascii="Calibri" w:hAnsi="Calibri" w:cs="Calibri"/>
          <w:i/>
          <w:iCs/>
          <w:noProof/>
        </w:rPr>
        <w:t>Can. Entomol.</w:t>
      </w:r>
      <w:r w:rsidRPr="008F4A80">
        <w:rPr>
          <w:rFonts w:ascii="Calibri" w:hAnsi="Calibri" w:cs="Calibri"/>
          <w:noProof/>
        </w:rPr>
        <w:t xml:space="preserve"> 102, 1360–1373. doi:10.4039/Ent1021360-11.</w:t>
      </w:r>
    </w:p>
    <w:p w14:paraId="340E0130"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Berggren, Å., Björkman, C., Bylund, H., and Ayres, M. P. (2009). The distribution and abundance of animal populations in a climate of uncertainty. </w:t>
      </w:r>
      <w:r w:rsidRPr="008F4A80">
        <w:rPr>
          <w:rFonts w:ascii="Calibri" w:hAnsi="Calibri" w:cs="Calibri"/>
          <w:i/>
          <w:iCs/>
          <w:noProof/>
        </w:rPr>
        <w:t>Oikos</w:t>
      </w:r>
      <w:r w:rsidRPr="008F4A80">
        <w:rPr>
          <w:rFonts w:ascii="Calibri" w:hAnsi="Calibri" w:cs="Calibri"/>
          <w:noProof/>
        </w:rPr>
        <w:t xml:space="preserve"> 118, 1121–1126. doi:10.1111/j.1600-0706.2009.17558.x.</w:t>
      </w:r>
    </w:p>
    <w:p w14:paraId="18506595"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8F4A80">
        <w:rPr>
          <w:rFonts w:ascii="Calibri" w:hAnsi="Calibri" w:cs="Calibri"/>
          <w:i/>
          <w:iCs/>
          <w:noProof/>
        </w:rPr>
        <w:t>Biosci. Biotechnol. Biochem.</w:t>
      </w:r>
      <w:r w:rsidRPr="008F4A80">
        <w:rPr>
          <w:rFonts w:ascii="Calibri" w:hAnsi="Calibri" w:cs="Calibri"/>
          <w:noProof/>
        </w:rPr>
        <w:t xml:space="preserve"> 71, 1476–1486. doi:10.1271/bbb.60708.</w:t>
      </w:r>
    </w:p>
    <w:p w14:paraId="5F55C21E"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Cook, J., Oreskes, N., Doran, P. T., Anderegg, W. R. L., Verheggen, B., Maibach, E. W., et al. (2016). Consensus on consensus: A synthesis of consensus estimates on human-caused global warming. </w:t>
      </w:r>
      <w:r w:rsidRPr="008F4A80">
        <w:rPr>
          <w:rFonts w:ascii="Calibri" w:hAnsi="Calibri" w:cs="Calibri"/>
          <w:i/>
          <w:iCs/>
          <w:noProof/>
        </w:rPr>
        <w:t>Environ. Res. Lett.</w:t>
      </w:r>
      <w:r w:rsidRPr="008F4A80">
        <w:rPr>
          <w:rFonts w:ascii="Calibri" w:hAnsi="Calibri" w:cs="Calibri"/>
          <w:noProof/>
        </w:rPr>
        <w:t xml:space="preserve"> 11. doi:10.1088/1748-9326/11/4/048002.</w:t>
      </w:r>
    </w:p>
    <w:p w14:paraId="7804F38E"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Deutsch, C. A., Tewksbury, J. J., Tigchelaar, M., Battisti, D. S., Merrill, S. C., Huey, R. B., et al. (2018). Increase in crop losses to insect pests in a warming climate. </w:t>
      </w:r>
      <w:r w:rsidRPr="008F4A80">
        <w:rPr>
          <w:rFonts w:ascii="Calibri" w:hAnsi="Calibri" w:cs="Calibri"/>
          <w:i/>
          <w:iCs/>
          <w:noProof/>
        </w:rPr>
        <w:t>Science (80-. ).</w:t>
      </w:r>
      <w:r w:rsidRPr="008F4A80">
        <w:rPr>
          <w:rFonts w:ascii="Calibri" w:hAnsi="Calibri" w:cs="Calibri"/>
          <w:noProof/>
        </w:rPr>
        <w:t xml:space="preserve"> 361, 916–919. doi:10.1126/science.aat3466.</w:t>
      </w:r>
    </w:p>
    <w:p w14:paraId="710075AF"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Fu, J.-Y., Han, B.-Y., and Xiao, Q. (2014). Mitochondrial COI and 16sRNA Evidence for a Single Species Hypothesis of </w:t>
      </w:r>
      <w:r w:rsidRPr="008F4A80">
        <w:rPr>
          <w:rFonts w:ascii="Calibri" w:hAnsi="Calibri" w:cs="Calibri"/>
          <w:i/>
          <w:iCs/>
          <w:noProof/>
        </w:rPr>
        <w:t>E. vitis</w:t>
      </w:r>
      <w:r w:rsidRPr="008F4A80">
        <w:rPr>
          <w:rFonts w:ascii="Calibri" w:hAnsi="Calibri" w:cs="Calibri"/>
          <w:noProof/>
        </w:rPr>
        <w:t xml:space="preserve">, </w:t>
      </w:r>
      <w:r w:rsidRPr="008F4A80">
        <w:rPr>
          <w:rFonts w:ascii="Calibri" w:hAnsi="Calibri" w:cs="Calibri"/>
          <w:i/>
          <w:iCs/>
          <w:noProof/>
        </w:rPr>
        <w:t>J. formosana</w:t>
      </w:r>
      <w:r w:rsidRPr="008F4A80">
        <w:rPr>
          <w:rFonts w:ascii="Calibri" w:hAnsi="Calibri" w:cs="Calibri"/>
          <w:noProof/>
        </w:rPr>
        <w:t xml:space="preserve"> and </w:t>
      </w:r>
      <w:r w:rsidRPr="008F4A80">
        <w:rPr>
          <w:rFonts w:ascii="Calibri" w:hAnsi="Calibri" w:cs="Calibri"/>
          <w:i/>
          <w:iCs/>
          <w:noProof/>
        </w:rPr>
        <w:t>E. onukii</w:t>
      </w:r>
      <w:r w:rsidRPr="008F4A80">
        <w:rPr>
          <w:rFonts w:ascii="Calibri" w:hAnsi="Calibri" w:cs="Calibri"/>
          <w:noProof/>
        </w:rPr>
        <w:t xml:space="preserve"> in East Asia. </w:t>
      </w:r>
      <w:r w:rsidRPr="008F4A80">
        <w:rPr>
          <w:rFonts w:ascii="Calibri" w:hAnsi="Calibri" w:cs="Calibri"/>
          <w:i/>
          <w:iCs/>
          <w:noProof/>
        </w:rPr>
        <w:t>PLoS One</w:t>
      </w:r>
      <w:r w:rsidRPr="008F4A80">
        <w:rPr>
          <w:rFonts w:ascii="Calibri" w:hAnsi="Calibri" w:cs="Calibri"/>
          <w:noProof/>
        </w:rPr>
        <w:t xml:space="preserve"> 9, e115259. doi:10.1371/journal.pone.0115259.</w:t>
      </w:r>
    </w:p>
    <w:p w14:paraId="39AFB861"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Gao, J., Zhao, D., and Chen, Z. (2004). Predatory function of </w:t>
      </w:r>
      <w:r w:rsidRPr="008F4A80">
        <w:rPr>
          <w:rFonts w:ascii="Calibri" w:hAnsi="Calibri" w:cs="Calibri"/>
          <w:i/>
          <w:iCs/>
          <w:noProof/>
        </w:rPr>
        <w:t>Evarcha albaria</w:t>
      </w:r>
      <w:r w:rsidRPr="008F4A80">
        <w:rPr>
          <w:rFonts w:ascii="Calibri" w:hAnsi="Calibri" w:cs="Calibri"/>
          <w:noProof/>
        </w:rPr>
        <w:t xml:space="preserve"> upon </w:t>
      </w:r>
      <w:r w:rsidRPr="008F4A80">
        <w:rPr>
          <w:rFonts w:ascii="Calibri" w:hAnsi="Calibri" w:cs="Calibri"/>
          <w:i/>
          <w:iCs/>
          <w:noProof/>
        </w:rPr>
        <w:t>Empoasca vitis</w:t>
      </w:r>
      <w:r w:rsidRPr="008F4A80">
        <w:rPr>
          <w:rFonts w:ascii="Calibri" w:hAnsi="Calibri" w:cs="Calibri"/>
          <w:noProof/>
        </w:rPr>
        <w:t xml:space="preserve">. </w:t>
      </w:r>
      <w:r w:rsidRPr="008F4A80">
        <w:rPr>
          <w:rFonts w:ascii="Calibri" w:hAnsi="Calibri" w:cs="Calibri"/>
          <w:i/>
          <w:iCs/>
          <w:noProof/>
        </w:rPr>
        <w:t>Chinese J. Trop. Crop.</w:t>
      </w:r>
    </w:p>
    <w:p w14:paraId="25413A2E"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Gasparrini, A. (2011). Distributed Lag Linear and Non-Linear Models in R : The Package dlnm. </w:t>
      </w:r>
      <w:r w:rsidRPr="008F4A80">
        <w:rPr>
          <w:rFonts w:ascii="Calibri" w:hAnsi="Calibri" w:cs="Calibri"/>
          <w:i/>
          <w:iCs/>
          <w:noProof/>
        </w:rPr>
        <w:t xml:space="preserve">J. </w:t>
      </w:r>
      <w:r w:rsidRPr="008F4A80">
        <w:rPr>
          <w:rFonts w:ascii="Calibri" w:hAnsi="Calibri" w:cs="Calibri"/>
          <w:i/>
          <w:iCs/>
          <w:noProof/>
        </w:rPr>
        <w:lastRenderedPageBreak/>
        <w:t>Stat. Softw.</w:t>
      </w:r>
      <w:r w:rsidRPr="008F4A80">
        <w:rPr>
          <w:rFonts w:ascii="Calibri" w:hAnsi="Calibri" w:cs="Calibri"/>
          <w:noProof/>
        </w:rPr>
        <w:t xml:space="preserve"> 43, 2–20. doi:10.18637/jss.v043.i08.</w:t>
      </w:r>
    </w:p>
    <w:p w14:paraId="5261C17D"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Gasparrini, A., Scheipl, F., Armstrong, B., and Kenward, M. G. (2017). A penalized framework for distributed lag non-linear models. </w:t>
      </w:r>
      <w:r w:rsidRPr="008F4A80">
        <w:rPr>
          <w:rFonts w:ascii="Calibri" w:hAnsi="Calibri" w:cs="Calibri"/>
          <w:i/>
          <w:iCs/>
          <w:noProof/>
        </w:rPr>
        <w:t>Biometrics</w:t>
      </w:r>
      <w:r w:rsidRPr="008F4A80">
        <w:rPr>
          <w:rFonts w:ascii="Calibri" w:hAnsi="Calibri" w:cs="Calibri"/>
          <w:noProof/>
        </w:rPr>
        <w:t xml:space="preserve"> 73, 938–948. doi:10.1111/biom.12645.</w:t>
      </w:r>
    </w:p>
    <w:p w14:paraId="0B48BCE4"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Goettel, M. S., and Glare, T. (2010). 11 Entomopathogenic Fungi and their Role in Regulation of Insect Populations. </w:t>
      </w:r>
      <w:r w:rsidRPr="008F4A80">
        <w:rPr>
          <w:rFonts w:ascii="Calibri" w:hAnsi="Calibri" w:cs="Calibri"/>
          <w:i/>
          <w:iCs/>
          <w:noProof/>
        </w:rPr>
        <w:t>Insect Control</w:t>
      </w:r>
      <w:r w:rsidRPr="008F4A80">
        <w:rPr>
          <w:rFonts w:ascii="Calibri" w:hAnsi="Calibri" w:cs="Calibri"/>
          <w:noProof/>
        </w:rPr>
        <w:t>.</w:t>
      </w:r>
    </w:p>
    <w:p w14:paraId="00834090"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Hoffman, G. D., Hogg, D. B., and Boush, G. M. (1990). The effect of plant-water stress on potato leafhopper, Empoasca fabae, egg developmental period and mortality. </w:t>
      </w:r>
      <w:r w:rsidRPr="008F4A80">
        <w:rPr>
          <w:rFonts w:ascii="Calibri" w:hAnsi="Calibri" w:cs="Calibri"/>
          <w:i/>
          <w:iCs/>
          <w:noProof/>
        </w:rPr>
        <w:t>Entomol. Exp. Appl.</w:t>
      </w:r>
      <w:r w:rsidRPr="008F4A80">
        <w:rPr>
          <w:rFonts w:ascii="Calibri" w:hAnsi="Calibri" w:cs="Calibri"/>
          <w:noProof/>
        </w:rPr>
        <w:t xml:space="preserve"> 57, 165–175. doi:10.1111/j.1570-7458.1990.tb01428.x.</w:t>
      </w:r>
    </w:p>
    <w:p w14:paraId="46507D99"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Hogg, D. B. (1985). Potato Leafhopper (Homoptera: Cicadellidae) Immature Development, Life Tables, and Population Dynamics under Fluctuating Temperature Regimes. </w:t>
      </w:r>
      <w:r w:rsidRPr="008F4A80">
        <w:rPr>
          <w:rFonts w:ascii="Calibri" w:hAnsi="Calibri" w:cs="Calibri"/>
          <w:i/>
          <w:iCs/>
          <w:noProof/>
        </w:rPr>
        <w:t>Environ. Entomol.</w:t>
      </w:r>
      <w:r w:rsidRPr="008F4A80">
        <w:rPr>
          <w:rFonts w:ascii="Calibri" w:hAnsi="Calibri" w:cs="Calibri"/>
          <w:noProof/>
        </w:rPr>
        <w:t xml:space="preserve"> 14, 349–355. doi:10.1093/ee/14.3.349.</w:t>
      </w:r>
    </w:p>
    <w:p w14:paraId="18EF33A6"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IPCC (2007). Contribution of Working Group I to the Fourth Assessment Report of the Intergovernmental Panel on Climate Change, 2007. Cambridge, United Kingdom.</w:t>
      </w:r>
    </w:p>
    <w:p w14:paraId="2B9D16D0"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Jin, S., Chen, Z. M., Backus, E. A., Sun, X. L., and Xiao, B. (2012). Characterization of EPG waveforms for the tea green leafhopper, </w:t>
      </w:r>
      <w:r w:rsidRPr="008F4A80">
        <w:rPr>
          <w:rFonts w:ascii="Calibri" w:hAnsi="Calibri" w:cs="Calibri"/>
          <w:i/>
          <w:iCs/>
          <w:noProof/>
        </w:rPr>
        <w:t>Empoasca vitis</w:t>
      </w:r>
      <w:r w:rsidRPr="008F4A80">
        <w:rPr>
          <w:rFonts w:ascii="Calibri" w:hAnsi="Calibri" w:cs="Calibri"/>
          <w:noProof/>
        </w:rPr>
        <w:t xml:space="preserve"> Göthe (Hemiptera: Cicadellidae), on tea plants and their correlation with stylet activities. </w:t>
      </w:r>
      <w:r w:rsidRPr="008F4A80">
        <w:rPr>
          <w:rFonts w:ascii="Calibri" w:hAnsi="Calibri" w:cs="Calibri"/>
          <w:i/>
          <w:iCs/>
          <w:noProof/>
        </w:rPr>
        <w:t>J. Insect Physiol.</w:t>
      </w:r>
      <w:r w:rsidRPr="008F4A80">
        <w:rPr>
          <w:rFonts w:ascii="Calibri" w:hAnsi="Calibri" w:cs="Calibri"/>
          <w:noProof/>
        </w:rPr>
        <w:t xml:space="preserve"> 58, 1235–1244. doi:10.1016/j.jinsphys.2012.06.008.</w:t>
      </w:r>
    </w:p>
    <w:p w14:paraId="4480E32F"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8F4A80">
        <w:rPr>
          <w:rFonts w:ascii="Calibri" w:hAnsi="Calibri" w:cs="Calibri"/>
          <w:i/>
          <w:iCs/>
          <w:noProof/>
        </w:rPr>
        <w:t>Glob. Chang. Biol.</w:t>
      </w:r>
      <w:r w:rsidRPr="008F4A80">
        <w:rPr>
          <w:rFonts w:ascii="Calibri" w:hAnsi="Calibri" w:cs="Calibri"/>
          <w:noProof/>
        </w:rPr>
        <w:t>, 1–14. doi:10.1111/gcb.14959.</w:t>
      </w:r>
    </w:p>
    <w:p w14:paraId="1F984FB4"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Kfoury, N., Morimoto, J., Kern, A., Scott, E. R., Orians, C. M., Ahmed, S., et al. (2018). Striking </w:t>
      </w:r>
      <w:r w:rsidRPr="008F4A80">
        <w:rPr>
          <w:rFonts w:ascii="Calibri" w:hAnsi="Calibri" w:cs="Calibri"/>
          <w:noProof/>
        </w:rPr>
        <w:lastRenderedPageBreak/>
        <w:t xml:space="preserve">changes in tea metabolites due to elevational effects. </w:t>
      </w:r>
      <w:r w:rsidRPr="008F4A80">
        <w:rPr>
          <w:rFonts w:ascii="Calibri" w:hAnsi="Calibri" w:cs="Calibri"/>
          <w:i/>
          <w:iCs/>
          <w:noProof/>
        </w:rPr>
        <w:t>Food Chem.</w:t>
      </w:r>
      <w:r w:rsidRPr="008F4A80">
        <w:rPr>
          <w:rFonts w:ascii="Calibri" w:hAnsi="Calibri" w:cs="Calibri"/>
          <w:noProof/>
        </w:rPr>
        <w:t xml:space="preserve"> 264, 334–341. doi:10.1016/j.foodchem.2018.05.040.</w:t>
      </w:r>
    </w:p>
    <w:p w14:paraId="313666C3"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8F4A80">
        <w:rPr>
          <w:rFonts w:ascii="Calibri" w:hAnsi="Calibri" w:cs="Calibri"/>
          <w:i/>
          <w:iCs/>
          <w:noProof/>
        </w:rPr>
        <w:t>Front. Plant Sci.</w:t>
      </w:r>
      <w:r w:rsidRPr="008F4A80">
        <w:rPr>
          <w:rFonts w:ascii="Calibri" w:hAnsi="Calibri" w:cs="Calibri"/>
          <w:noProof/>
        </w:rPr>
        <w:t xml:space="preserve"> 10, 1518. doi:10.3389/fpls.2019.01518.</w:t>
      </w:r>
    </w:p>
    <w:p w14:paraId="0F110D6D"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Kowalsick, A., Kfoury, N., Robbat, A., Ahmed, S., Orians, C., Griffin, T., et al. (2014). Metabolite profiling of </w:t>
      </w:r>
      <w:r w:rsidRPr="008F4A80">
        <w:rPr>
          <w:rFonts w:ascii="Calibri" w:hAnsi="Calibri" w:cs="Calibri"/>
          <w:i/>
          <w:iCs/>
          <w:noProof/>
        </w:rPr>
        <w:t>Camellia sinensis</w:t>
      </w:r>
      <w:r w:rsidRPr="008F4A80">
        <w:rPr>
          <w:rFonts w:ascii="Calibri" w:hAnsi="Calibri" w:cs="Calibri"/>
          <w:noProof/>
        </w:rPr>
        <w:t xml:space="preserve"> by automated sequential, multidimensional gas chromatography/mass spectrometry reveals strong monsoon effects on tea constituents. </w:t>
      </w:r>
      <w:r w:rsidRPr="008F4A80">
        <w:rPr>
          <w:rFonts w:ascii="Calibri" w:hAnsi="Calibri" w:cs="Calibri"/>
          <w:i/>
          <w:iCs/>
          <w:noProof/>
        </w:rPr>
        <w:t>J. Chromatogr. A</w:t>
      </w:r>
      <w:r w:rsidRPr="008F4A80">
        <w:rPr>
          <w:rFonts w:ascii="Calibri" w:hAnsi="Calibri" w:cs="Calibri"/>
          <w:noProof/>
        </w:rPr>
        <w:t xml:space="preserve"> 1370, 230–239. doi:10.1016/j.chroma.2014.10.058.</w:t>
      </w:r>
    </w:p>
    <w:p w14:paraId="1C3CC61F"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Lou, W., Sun, S., Wu, L., and Sun, K. (2014). Effects of climate change on the economic output of the Longjing-43 tea tree, 1972–2013. </w:t>
      </w:r>
      <w:r w:rsidRPr="008F4A80">
        <w:rPr>
          <w:rFonts w:ascii="Calibri" w:hAnsi="Calibri" w:cs="Calibri"/>
          <w:i/>
          <w:iCs/>
          <w:noProof/>
        </w:rPr>
        <w:t>Int. J. Biometeorol.</w:t>
      </w:r>
      <w:r w:rsidRPr="008F4A80">
        <w:rPr>
          <w:rFonts w:ascii="Calibri" w:hAnsi="Calibri" w:cs="Calibri"/>
          <w:noProof/>
        </w:rPr>
        <w:t xml:space="preserve"> 59, 593–603. doi:10.1007/s00484-014-0873-x.</w:t>
      </w:r>
    </w:p>
    <w:p w14:paraId="62895D97"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8F4A80">
        <w:rPr>
          <w:rFonts w:ascii="Calibri" w:hAnsi="Calibri" w:cs="Calibri"/>
          <w:i/>
          <w:iCs/>
          <w:noProof/>
        </w:rPr>
        <w:t>Nat. Commun.</w:t>
      </w:r>
      <w:r w:rsidRPr="008F4A80">
        <w:rPr>
          <w:rFonts w:ascii="Calibri" w:hAnsi="Calibri" w:cs="Calibri"/>
          <w:noProof/>
        </w:rPr>
        <w:t xml:space="preserve"> 10. doi:10.1038/s41467-019-12479-w.</w:t>
      </w:r>
    </w:p>
    <w:p w14:paraId="4AD84AE3"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Mao, Y., Tan, R., Gong, Z., and Kuang, S. (2014). Relationships between population dynamics of </w:t>
      </w:r>
      <w:r w:rsidRPr="008F4A80">
        <w:rPr>
          <w:rFonts w:ascii="Calibri" w:hAnsi="Calibri" w:cs="Calibri"/>
          <w:i/>
          <w:iCs/>
          <w:noProof/>
        </w:rPr>
        <w:t>Empoasca vitis</w:t>
      </w:r>
      <w:r w:rsidRPr="008F4A80">
        <w:rPr>
          <w:rFonts w:ascii="Calibri" w:hAnsi="Calibri" w:cs="Calibri"/>
          <w:noProof/>
        </w:rPr>
        <w:t xml:space="preserve"> and meteorological factors in tea plantation. </w:t>
      </w:r>
      <w:r w:rsidRPr="008F4A80">
        <w:rPr>
          <w:rFonts w:ascii="Calibri" w:hAnsi="Calibri" w:cs="Calibri"/>
          <w:i/>
          <w:iCs/>
          <w:noProof/>
        </w:rPr>
        <w:t>Hubei Agric. Sci.</w:t>
      </w:r>
      <w:r w:rsidRPr="008F4A80">
        <w:rPr>
          <w:rFonts w:ascii="Calibri" w:hAnsi="Calibri" w:cs="Calibri"/>
          <w:noProof/>
        </w:rPr>
        <w:t xml:space="preserve"> 53. doi:10.14088/j.cnki.issn0439-8114.2014.24.032.</w:t>
      </w:r>
    </w:p>
    <w:p w14:paraId="66BDC8EB"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Meineke, E. K., Classen, A. T., Sanders, N. J., and Jonathan Davies, T. (2018). Herbarium specimens reveal increasing herbivory over the past century. </w:t>
      </w:r>
      <w:r w:rsidRPr="008F4A80">
        <w:rPr>
          <w:rFonts w:ascii="Calibri" w:hAnsi="Calibri" w:cs="Calibri"/>
          <w:i/>
          <w:iCs/>
          <w:noProof/>
        </w:rPr>
        <w:t>J. Ecol.</w:t>
      </w:r>
      <w:r w:rsidRPr="008F4A80">
        <w:rPr>
          <w:rFonts w:ascii="Calibri" w:hAnsi="Calibri" w:cs="Calibri"/>
          <w:noProof/>
        </w:rPr>
        <w:t xml:space="preserve">, 1–13. </w:t>
      </w:r>
      <w:r w:rsidRPr="008F4A80">
        <w:rPr>
          <w:rFonts w:ascii="Calibri" w:hAnsi="Calibri" w:cs="Calibri"/>
          <w:noProof/>
        </w:rPr>
        <w:lastRenderedPageBreak/>
        <w:t>doi:10.1111/1365-2745.13057.</w:t>
      </w:r>
    </w:p>
    <w:p w14:paraId="19D1D323"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NOAA (2020). NOAA National Centers for Environmental Information, State of the Climate: Global Climate Report for Annual 2019.</w:t>
      </w:r>
    </w:p>
    <w:p w14:paraId="219DB18B"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Porter, J. H., Parry, M. L., and Carter, T. R. (1991). The potential effects of climatic change on agricultural insect pests. </w:t>
      </w:r>
      <w:r w:rsidRPr="008F4A80">
        <w:rPr>
          <w:rFonts w:ascii="Calibri" w:hAnsi="Calibri" w:cs="Calibri"/>
          <w:i/>
          <w:iCs/>
          <w:noProof/>
        </w:rPr>
        <w:t>Agric. For. Meteorol.</w:t>
      </w:r>
      <w:r w:rsidRPr="008F4A80">
        <w:rPr>
          <w:rFonts w:ascii="Calibri" w:hAnsi="Calibri" w:cs="Calibri"/>
          <w:noProof/>
        </w:rPr>
        <w:t xml:space="preserve"> 57, 221–240. doi:10.1016/0168-1923(91)90088-8.</w:t>
      </w:r>
    </w:p>
    <w:p w14:paraId="39B0F471"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Reineke, A., and Hauck, M. (2012). Larval development of </w:t>
      </w:r>
      <w:r w:rsidRPr="008F4A80">
        <w:rPr>
          <w:rFonts w:ascii="Calibri" w:hAnsi="Calibri" w:cs="Calibri"/>
          <w:i/>
          <w:iCs/>
          <w:noProof/>
        </w:rPr>
        <w:t>Empoasca vitis</w:t>
      </w:r>
      <w:r w:rsidRPr="008F4A80">
        <w:rPr>
          <w:rFonts w:ascii="Calibri" w:hAnsi="Calibri" w:cs="Calibri"/>
          <w:noProof/>
        </w:rPr>
        <w:t xml:space="preserve"> and </w:t>
      </w:r>
      <w:r w:rsidRPr="008F4A80">
        <w:rPr>
          <w:rFonts w:ascii="Calibri" w:hAnsi="Calibri" w:cs="Calibri"/>
          <w:i/>
          <w:iCs/>
          <w:noProof/>
        </w:rPr>
        <w:t>Edwardsiana rosae</w:t>
      </w:r>
      <w:r w:rsidRPr="008F4A80">
        <w:rPr>
          <w:rFonts w:ascii="Calibri" w:hAnsi="Calibri" w:cs="Calibri"/>
          <w:noProof/>
        </w:rPr>
        <w:t xml:space="preserve"> (Homoptera: Cicadellidae) at different temperatures on grapevine leaves. </w:t>
      </w:r>
      <w:r w:rsidRPr="008F4A80">
        <w:rPr>
          <w:rFonts w:ascii="Calibri" w:hAnsi="Calibri" w:cs="Calibri"/>
          <w:i/>
          <w:iCs/>
          <w:noProof/>
        </w:rPr>
        <w:t>J. Appl. Entomol.</w:t>
      </w:r>
      <w:r w:rsidRPr="008F4A80">
        <w:rPr>
          <w:rFonts w:ascii="Calibri" w:hAnsi="Calibri" w:cs="Calibri"/>
          <w:noProof/>
        </w:rPr>
        <w:t xml:space="preserve"> 136, 656–664. doi:10.1111/j.1439-0418.2011.01699.x.</w:t>
      </w:r>
    </w:p>
    <w:p w14:paraId="549E6FD0"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Saijo, R. (1980). Effect of shade treatment on biosynthesis of catechins in tea plants. </w:t>
      </w:r>
      <w:r w:rsidRPr="008F4A80">
        <w:rPr>
          <w:rFonts w:ascii="Calibri" w:hAnsi="Calibri" w:cs="Calibri"/>
          <w:i/>
          <w:iCs/>
          <w:noProof/>
        </w:rPr>
        <w:t>Plant Cell Physiol.</w:t>
      </w:r>
      <w:r w:rsidRPr="008F4A80">
        <w:rPr>
          <w:rFonts w:ascii="Calibri" w:hAnsi="Calibri" w:cs="Calibri"/>
          <w:noProof/>
        </w:rPr>
        <w:t xml:space="preserve"> 21, 989–998. doi:10.1093/oxfordjournals.pcp.a076087.</w:t>
      </w:r>
    </w:p>
    <w:p w14:paraId="5D345374"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Scott, E. R., Li, X., Kfoury, N., Morimoto, J., Han, W.-Y., Ahmed, S., et al. (2019). Interactive effects of drought severity and simulated herbivory on tea (</w:t>
      </w:r>
      <w:r w:rsidRPr="008F4A80">
        <w:rPr>
          <w:rFonts w:ascii="Calibri" w:hAnsi="Calibri" w:cs="Calibri"/>
          <w:i/>
          <w:iCs/>
          <w:noProof/>
        </w:rPr>
        <w:t>Camellia sinensis</w:t>
      </w:r>
      <w:r w:rsidRPr="008F4A80">
        <w:rPr>
          <w:rFonts w:ascii="Calibri" w:hAnsi="Calibri" w:cs="Calibri"/>
          <w:noProof/>
        </w:rPr>
        <w:t xml:space="preserve">) volatile and non-volatile metabolites. </w:t>
      </w:r>
      <w:r w:rsidRPr="008F4A80">
        <w:rPr>
          <w:rFonts w:ascii="Calibri" w:hAnsi="Calibri" w:cs="Calibri"/>
          <w:i/>
          <w:iCs/>
          <w:noProof/>
        </w:rPr>
        <w:t>Environ. Exp. Bot.</w:t>
      </w:r>
      <w:r w:rsidRPr="008F4A80">
        <w:rPr>
          <w:rFonts w:ascii="Calibri" w:hAnsi="Calibri" w:cs="Calibri"/>
          <w:noProof/>
        </w:rPr>
        <w:t xml:space="preserve"> 157, 283–292. doi:10.1016/j.envexpbot.2018.10.025.</w:t>
      </w:r>
    </w:p>
    <w:p w14:paraId="3B7281A0"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Scott, E. R., and Orians, C. M. (2018). “Differential Changes in Tea Quality as Influenced by Insect Herbivory,” in </w:t>
      </w:r>
      <w:r w:rsidRPr="008F4A80">
        <w:rPr>
          <w:rFonts w:ascii="Calibri" w:hAnsi="Calibri" w:cs="Calibri"/>
          <w:i/>
          <w:iCs/>
          <w:noProof/>
        </w:rPr>
        <w:t>Stress Physiology of Tea in the Face of Climate Change</w:t>
      </w:r>
      <w:r w:rsidRPr="008F4A80">
        <w:rPr>
          <w:rFonts w:ascii="Calibri" w:hAnsi="Calibri" w:cs="Calibri"/>
          <w:noProof/>
        </w:rPr>
        <w:t>, eds. W.-Y. Han, X. Li, and G. J. Ahammed (Singapore: Springer Singapore), 217–240. doi:10.1007/978-981-13-2140-5_10.</w:t>
      </w:r>
    </w:p>
    <w:p w14:paraId="32E3B3F6"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8F4A80">
        <w:rPr>
          <w:rFonts w:ascii="Calibri" w:hAnsi="Calibri" w:cs="Calibri"/>
          <w:i/>
          <w:iCs/>
          <w:noProof/>
        </w:rPr>
        <w:t>J. Econ. Entomol.</w:t>
      </w:r>
      <w:r w:rsidRPr="008F4A80">
        <w:rPr>
          <w:rFonts w:ascii="Calibri" w:hAnsi="Calibri" w:cs="Calibri"/>
          <w:noProof/>
        </w:rPr>
        <w:t xml:space="preserve"> 108, 1025–1033. doi:10.1093/jee/tov054.</w:t>
      </w:r>
    </w:p>
    <w:p w14:paraId="647BC03A"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lastRenderedPageBreak/>
        <w:t xml:space="preserve">Teller, B. J., Adler, P. B., Edwards, C. B., Hooker, G., and Ellner, S. P. (2016). Linking demography with drivers: Climate and competition. </w:t>
      </w:r>
      <w:r w:rsidRPr="008F4A80">
        <w:rPr>
          <w:rFonts w:ascii="Calibri" w:hAnsi="Calibri" w:cs="Calibri"/>
          <w:i/>
          <w:iCs/>
          <w:noProof/>
        </w:rPr>
        <w:t>Methods Ecol. Evol.</w:t>
      </w:r>
      <w:r w:rsidRPr="008F4A80">
        <w:rPr>
          <w:rFonts w:ascii="Calibri" w:hAnsi="Calibri" w:cs="Calibri"/>
          <w:noProof/>
        </w:rPr>
        <w:t xml:space="preserve"> 7, 171–183. doi:10.1111/2041-210X.12486.</w:t>
      </w:r>
    </w:p>
    <w:p w14:paraId="7A8A656E"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Tobin, P. C., Nagarkatti, S., Loeb, G., and Saunders, M. C. (2008). Historical and projected interactions between climate change and insect voltinism in a multivoltine species. </w:t>
      </w:r>
      <w:r w:rsidRPr="008F4A80">
        <w:rPr>
          <w:rFonts w:ascii="Calibri" w:hAnsi="Calibri" w:cs="Calibri"/>
          <w:i/>
          <w:iCs/>
          <w:noProof/>
        </w:rPr>
        <w:t>Glob. Chang. Biol.</w:t>
      </w:r>
      <w:r w:rsidRPr="008F4A80">
        <w:rPr>
          <w:rFonts w:ascii="Calibri" w:hAnsi="Calibri" w:cs="Calibri"/>
          <w:noProof/>
        </w:rPr>
        <w:t xml:space="preserve"> 14, 951–957. doi:10.1111/j.1365-2486.2008.01561.x.</w:t>
      </w:r>
    </w:p>
    <w:p w14:paraId="2A623089"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Wood, S. N. (2008). Fast stable direct fitting and smoothness selection for generalized additive models. </w:t>
      </w:r>
      <w:r w:rsidRPr="008F4A80">
        <w:rPr>
          <w:rFonts w:ascii="Calibri" w:hAnsi="Calibri" w:cs="Calibri"/>
          <w:i/>
          <w:iCs/>
          <w:noProof/>
        </w:rPr>
        <w:t>J. R. Stat. Soc. Ser. B Stat. Methodol.</w:t>
      </w:r>
      <w:r w:rsidRPr="008F4A80">
        <w:rPr>
          <w:rFonts w:ascii="Calibri" w:hAnsi="Calibri" w:cs="Calibri"/>
          <w:noProof/>
        </w:rPr>
        <w:t xml:space="preserve"> 70, 495–518. doi:10.1111/j.1467-9868.2007.00646.x.</w:t>
      </w:r>
    </w:p>
    <w:p w14:paraId="13ECD01D"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Wood, S. N. (2017). </w:t>
      </w:r>
      <w:r w:rsidRPr="008F4A80">
        <w:rPr>
          <w:rFonts w:ascii="Calibri" w:hAnsi="Calibri" w:cs="Calibri"/>
          <w:i/>
          <w:iCs/>
          <w:noProof/>
        </w:rPr>
        <w:t>Generalized Additive Models: An Introduction with R</w:t>
      </w:r>
      <w:r w:rsidRPr="008F4A80">
        <w:rPr>
          <w:rFonts w:ascii="Calibri" w:hAnsi="Calibri" w:cs="Calibri"/>
          <w:noProof/>
        </w:rPr>
        <w:t>. Chapman and Hall/CRC.</w:t>
      </w:r>
    </w:p>
    <w:p w14:paraId="7EF8A1ED"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 xml:space="preserve">Xin, Z.-J., Li, X.-W., Bian, L., and Sun, X.-L. (2017). Tea green leafhopper, </w:t>
      </w:r>
      <w:r w:rsidRPr="008F4A80">
        <w:rPr>
          <w:rFonts w:ascii="Calibri" w:hAnsi="Calibri" w:cs="Calibri"/>
          <w:i/>
          <w:iCs/>
          <w:noProof/>
        </w:rPr>
        <w:t>Empoasca vitis</w:t>
      </w:r>
      <w:r w:rsidRPr="008F4A80">
        <w:rPr>
          <w:rFonts w:ascii="Calibri" w:hAnsi="Calibri" w:cs="Calibri"/>
          <w:noProof/>
        </w:rPr>
        <w:t xml:space="preserve">, chooses suitable host plants by detecting the emission level of (3Z)-hexenyl acetate. </w:t>
      </w:r>
      <w:r w:rsidRPr="008F4A80">
        <w:rPr>
          <w:rFonts w:ascii="Calibri" w:hAnsi="Calibri" w:cs="Calibri"/>
          <w:i/>
          <w:iCs/>
          <w:noProof/>
        </w:rPr>
        <w:t>Bull. Entomol. Res.</w:t>
      </w:r>
      <w:r w:rsidRPr="008F4A80">
        <w:rPr>
          <w:rFonts w:ascii="Calibri" w:hAnsi="Calibri" w:cs="Calibri"/>
          <w:noProof/>
        </w:rPr>
        <w:t xml:space="preserve"> 107, 77–84. doi:10.1017/S000748531600064X.</w:t>
      </w:r>
    </w:p>
    <w:p w14:paraId="2369068C" w14:textId="77777777" w:rsidR="008F4A80" w:rsidRPr="008F4A80" w:rsidRDefault="008F4A80" w:rsidP="008F4A80">
      <w:pPr>
        <w:widowControl w:val="0"/>
        <w:autoSpaceDE w:val="0"/>
        <w:autoSpaceDN w:val="0"/>
        <w:adjustRightInd w:val="0"/>
        <w:spacing w:line="480" w:lineRule="auto"/>
        <w:ind w:left="480" w:hanging="480"/>
        <w:rPr>
          <w:rFonts w:ascii="Calibri" w:hAnsi="Calibri" w:cs="Calibri"/>
          <w:noProof/>
        </w:rPr>
      </w:pPr>
      <w:r w:rsidRPr="008F4A80">
        <w:rPr>
          <w:rFonts w:ascii="Calibri" w:hAnsi="Calibri" w:cs="Calibri"/>
          <w:noProof/>
        </w:rPr>
        <w:t>Zeng, L., Watanabe, N., and Yang, Z. (2019). Understanding the biosyntheses and stress response mechanisms of aroma compounds in tea (</w:t>
      </w:r>
      <w:r w:rsidRPr="008F4A80">
        <w:rPr>
          <w:rFonts w:ascii="Calibri" w:hAnsi="Calibri" w:cs="Calibri"/>
          <w:i/>
          <w:iCs/>
          <w:noProof/>
        </w:rPr>
        <w:t>Camellia sinensis</w:t>
      </w:r>
      <w:r w:rsidRPr="008F4A80">
        <w:rPr>
          <w:rFonts w:ascii="Calibri" w:hAnsi="Calibri" w:cs="Calibri"/>
          <w:noProof/>
        </w:rPr>
        <w:t xml:space="preserve">) to safely and effectively improve tea aroma. </w:t>
      </w:r>
      <w:r w:rsidRPr="008F4A80">
        <w:rPr>
          <w:rFonts w:ascii="Calibri" w:hAnsi="Calibri" w:cs="Calibri"/>
          <w:i/>
          <w:iCs/>
          <w:noProof/>
        </w:rPr>
        <w:t>Crit. Rev. Food Sci. Nutr.</w:t>
      </w:r>
      <w:r w:rsidRPr="008F4A80">
        <w:rPr>
          <w:rFonts w:ascii="Calibri" w:hAnsi="Calibri" w:cs="Calibri"/>
          <w:noProof/>
        </w:rPr>
        <w:t xml:space="preserve"> 59, 2321–2334. doi:10.1080/10408398.2018.1506907.</w:t>
      </w:r>
    </w:p>
    <w:p w14:paraId="5184053D" w14:textId="14642415" w:rsidR="006D7D16" w:rsidRDefault="006D7D16" w:rsidP="008F4A80">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20-03-13T10:36:00Z" w:initials="SER">
    <w:p w14:paraId="5703925B" w14:textId="77777777" w:rsidR="007C5A66" w:rsidRDefault="007C5A66" w:rsidP="00F60F3E">
      <w:pPr>
        <w:pStyle w:val="CommentText"/>
      </w:pPr>
      <w:r>
        <w:rPr>
          <w:rStyle w:val="CommentReference"/>
        </w:rPr>
        <w:annotationRef/>
      </w:r>
      <w:r>
        <w:t xml:space="preserve">Elizabeth: </w:t>
      </w:r>
    </w:p>
    <w:p w14:paraId="6EAB07EC" w14:textId="5DD888C3" w:rsidR="007C5A66" w:rsidRDefault="007C5A66" w:rsidP="00F60F3E">
      <w:pPr>
        <w:pStyle w:val="CommentText"/>
      </w:pPr>
      <w:r>
        <w:t>Under other conditions, increased humidity and sun are good for metabolism.  I am thinking of monarch butterflies in the California spring – in warm dry springs the populations get a kickstart and generally grow more than in years with cold wet springs.</w:t>
      </w:r>
    </w:p>
    <w:p w14:paraId="325BEC03" w14:textId="77777777" w:rsidR="007C5A66" w:rsidRDefault="007C5A66" w:rsidP="00F60F3E">
      <w:pPr>
        <w:pStyle w:val="CommentText"/>
      </w:pPr>
    </w:p>
    <w:p w14:paraId="0B79EB8F" w14:textId="77777777" w:rsidR="007C5A66" w:rsidRDefault="007C5A66" w:rsidP="00F60F3E">
      <w:pPr>
        <w:pStyle w:val="CommentText"/>
      </w:pPr>
      <w:r>
        <w:t xml:space="preserve">The best reference for this is a paper led by Anne </w:t>
      </w:r>
      <w:proofErr w:type="spellStart"/>
      <w:r>
        <w:t>Espeset</w:t>
      </w:r>
      <w:proofErr w:type="spellEnd"/>
      <w:r>
        <w:t xml:space="preserve"> in Oecologia 2016 – she did a lot of analyses but buried in there is one with larger populations in years with warm springs.</w:t>
      </w:r>
    </w:p>
    <w:p w14:paraId="5F4E96D4" w14:textId="77777777" w:rsidR="007C5A66" w:rsidRDefault="007C5A66" w:rsidP="00F60F3E">
      <w:pPr>
        <w:pStyle w:val="CommentText"/>
      </w:pPr>
    </w:p>
    <w:p w14:paraId="03EE3AA1" w14:textId="64FD2099" w:rsidR="007C5A66" w:rsidRDefault="007C5A66" w:rsidP="00F60F3E">
      <w:pPr>
        <w:pStyle w:val="CommentText"/>
      </w:pPr>
      <w:r>
        <w:t>I suppose this year (unusually warm dry Feb &amp; Mar in CA) is an interesting test of her correlational results</w:t>
      </w:r>
    </w:p>
  </w:comment>
  <w:comment w:id="2" w:author="Scott, Eric R." w:date="2020-03-13T13:59:00Z" w:initials="SER">
    <w:p w14:paraId="6ABEBBB4" w14:textId="54760C11" w:rsidR="007C5A66" w:rsidRDefault="007C5A66">
      <w:pPr>
        <w:pStyle w:val="CommentText"/>
      </w:pPr>
      <w:r>
        <w:rPr>
          <w:rStyle w:val="CommentReference"/>
        </w:rPr>
        <w:annotationRef/>
      </w:r>
      <w:r>
        <w:t>Do you mean that humidity bad, but sun good?  “Warm dry springs populations do better than cold wet springs.”</w:t>
      </w:r>
    </w:p>
  </w:comment>
  <w:comment w:id="3" w:author="Scott, Eric R." w:date="2020-02-29T12:53:00Z" w:initials="SER">
    <w:p w14:paraId="17782703" w14:textId="7E55F4D8" w:rsidR="007C5A66" w:rsidRDefault="007C5A66">
      <w:pPr>
        <w:pStyle w:val="CommentText"/>
      </w:pPr>
      <w:r>
        <w:rPr>
          <w:rStyle w:val="CommentReference"/>
        </w:rPr>
        <w:annotationRef/>
      </w:r>
      <w:r>
        <w:t>Find a newer paper</w:t>
      </w:r>
    </w:p>
  </w:comment>
  <w:comment w:id="7" w:author="Scott, Eric R." w:date="2020-03-17T16:37:00Z" w:initials="SER">
    <w:p w14:paraId="56CED25B" w14:textId="519DCB4D" w:rsidR="00904EF8" w:rsidRDefault="00904EF8">
      <w:pPr>
        <w:pStyle w:val="CommentText"/>
      </w:pPr>
      <w:r>
        <w:rPr>
          <w:rStyle w:val="CommentReference"/>
        </w:rPr>
        <w:annotationRef/>
      </w:r>
      <w:r>
        <w:t>I think this is really important</w:t>
      </w:r>
    </w:p>
  </w:comment>
  <w:comment w:id="8" w:author="Scott, Eric R." w:date="2020-03-17T16:34:00Z" w:initials="SER">
    <w:p w14:paraId="0D585AC4" w14:textId="2A4318E1" w:rsidR="00CD20AE" w:rsidRDefault="00CD20AE">
      <w:pPr>
        <w:pStyle w:val="CommentText"/>
      </w:pPr>
      <w:r>
        <w:rPr>
          <w:rStyle w:val="CommentReference"/>
        </w:rPr>
        <w:annotationRef/>
      </w:r>
      <w:r>
        <w:t>Make better</w:t>
      </w:r>
    </w:p>
  </w:comment>
  <w:comment w:id="9" w:author="Atticus Murphy" w:date="2020-03-04T12:35:00Z" w:initials="AM">
    <w:p w14:paraId="734DD230" w14:textId="77777777" w:rsidR="00CD20AE" w:rsidRDefault="00CD20AE" w:rsidP="00CD20AE">
      <w:pPr>
        <w:pStyle w:val="CommentText"/>
      </w:pPr>
      <w:r>
        <w:rPr>
          <w:rStyle w:val="CommentReference"/>
        </w:rPr>
        <w:annotationRef/>
      </w:r>
      <w:r>
        <w:t>A bit confusing – what is the expected effect of advancing phenology due to warming? Is it that peak population size will be higher due to the “compounding” effect in this multivoltine insect?</w:t>
      </w:r>
    </w:p>
  </w:comment>
  <w:comment w:id="21" w:author="Scott, Eric R." w:date="2020-03-01T17:13:00Z" w:initials="SER">
    <w:p w14:paraId="776F8970" w14:textId="7F6547C7" w:rsidR="007C5A66" w:rsidRDefault="007C5A66">
      <w:pPr>
        <w:pStyle w:val="CommentText"/>
      </w:pPr>
      <w:r>
        <w:rPr>
          <w:rStyle w:val="CommentReference"/>
        </w:rPr>
        <w:annotationRef/>
      </w:r>
      <w:r>
        <w:t>Citation needed</w:t>
      </w:r>
    </w:p>
  </w:comment>
  <w:comment w:id="22" w:author="Collin Edwards" w:date="2020-03-04T11:59:00Z" w:initials="CE">
    <w:p w14:paraId="0D3E68EE" w14:textId="706BBAB8" w:rsidR="007C5A66" w:rsidRDefault="007C5A66">
      <w:pPr>
        <w:pStyle w:val="CommentText"/>
      </w:pPr>
      <w:r>
        <w:rPr>
          <w:rStyle w:val="CommentReference"/>
        </w:rPr>
        <w:annotationRef/>
      </w:r>
      <w:r>
        <w:t>I kind of want 1-2 sentences to clearly lay out the problem/question, e.g.: “As the climate becomes more variable, we anticipate changes in leafhopper and plant growth and dynamics, but it is unclear how variability in temperature or precipitation will impact each species, and whether this will have a net positive or negative effect on tea production.</w:t>
      </w:r>
    </w:p>
  </w:comment>
  <w:comment w:id="23" w:author="Scott, Eric R." w:date="2020-02-29T16:27:00Z" w:initials="SER">
    <w:p w14:paraId="5E19C919" w14:textId="77777777" w:rsidR="007C5A66" w:rsidRDefault="007C5A66">
      <w:pPr>
        <w:pStyle w:val="CommentText"/>
      </w:pPr>
      <w:r>
        <w:rPr>
          <w:rStyle w:val="CommentReference"/>
        </w:rPr>
        <w:annotationRef/>
      </w:r>
      <w:r>
        <w:t>I’m actually not using the rain gauge data at all in my analyses, so do I even need to mention it? I only used it to check that the weather station data is reasonable.</w:t>
      </w:r>
    </w:p>
    <w:p w14:paraId="4A540DEE" w14:textId="77777777" w:rsidR="007C5A66" w:rsidRDefault="007C5A66">
      <w:pPr>
        <w:pStyle w:val="CommentText"/>
      </w:pPr>
    </w:p>
    <w:p w14:paraId="3E5BCB8A" w14:textId="2FDF9341" w:rsidR="007C5A66" w:rsidRDefault="007C5A66">
      <w:pPr>
        <w:pStyle w:val="CommentText"/>
      </w:pPr>
      <w:r>
        <w:t xml:space="preserve">I also just found interpolated precipitation data from </w:t>
      </w:r>
      <w:proofErr w:type="spellStart"/>
      <w:r>
        <w:t>Corene</w:t>
      </w:r>
      <w:proofErr w:type="spellEnd"/>
      <w:r>
        <w:t xml:space="preserve"> that I haven’t looked at yet.  It might match the rain gauge better.</w:t>
      </w:r>
    </w:p>
  </w:comment>
  <w:comment w:id="24" w:author="Collin Edwards" w:date="2020-03-04T12:07:00Z" w:initials="CE">
    <w:p w14:paraId="56964BC3" w14:textId="599964A6" w:rsidR="007C5A66" w:rsidRDefault="007C5A66">
      <w:pPr>
        <w:pStyle w:val="CommentText"/>
      </w:pPr>
      <w:r>
        <w:rPr>
          <w:rStyle w:val="CommentReference"/>
        </w:rPr>
        <w:annotationRef/>
      </w:r>
      <w:r>
        <w:t>That’s not a great correlation</w:t>
      </w:r>
    </w:p>
  </w:comment>
  <w:comment w:id="25" w:author="Scott, Eric R." w:date="2020-03-14T19:20:00Z" w:initials="SER">
    <w:p w14:paraId="58A3569F" w14:textId="54FD6C66" w:rsidR="006C6A22" w:rsidRDefault="006C6A22">
      <w:pPr>
        <w:pStyle w:val="CommentText"/>
      </w:pPr>
      <w:r>
        <w:rPr>
          <w:rStyle w:val="CommentReference"/>
        </w:rPr>
        <w:annotationRef/>
      </w:r>
      <w:r w:rsidR="00CE5D86">
        <w:t xml:space="preserve"> </w:t>
      </w:r>
      <w:proofErr w:type="spellStart"/>
      <w:r w:rsidR="00CE5D86">
        <w:t>Reineke</w:t>
      </w:r>
      <w:proofErr w:type="spellEnd"/>
      <w:r w:rsidR="00CE5D86">
        <w:t xml:space="preserve"> and Hauk found about 17 days for development time of E. vitis at 25ºC daytime temps.</w:t>
      </w:r>
      <w:r w:rsidR="00D84830">
        <w:t xml:space="preserve">  This actually would make more sense, but I lose so much data if I do a </w:t>
      </w:r>
      <w:proofErr w:type="gramStart"/>
      <w:r w:rsidR="00D84830">
        <w:t>20 day</w:t>
      </w:r>
      <w:proofErr w:type="gramEnd"/>
      <w:r w:rsidR="00D84830">
        <w:t xml:space="preserve"> lag.  Need more weather data.</w:t>
      </w:r>
    </w:p>
  </w:comment>
  <w:comment w:id="26" w:author="Scott, Eric R." w:date="2020-03-17T16:53:00Z" w:initials="SER">
    <w:p w14:paraId="2734F133" w14:textId="279DF6F1" w:rsidR="00904EF8" w:rsidRDefault="00904EF8">
      <w:pPr>
        <w:pStyle w:val="CommentText"/>
      </w:pPr>
      <w:r>
        <w:rPr>
          <w:rStyle w:val="CommentReference"/>
        </w:rPr>
        <w:annotationRef/>
      </w:r>
      <w:r>
        <w:t xml:space="preserve">Include also numeric results of </w:t>
      </w:r>
      <w:proofErr w:type="gramStart"/>
      <w:r>
        <w:t>concurvity(</w:t>
      </w:r>
      <w:proofErr w:type="gramEnd"/>
      <w:r>
        <w:t>) in supplemental.</w:t>
      </w:r>
    </w:p>
  </w:comment>
  <w:comment w:id="27" w:author="Collin Edwards" w:date="2020-03-04T12:14:00Z" w:initials="CE">
    <w:p w14:paraId="63E78B0B" w14:textId="320FFD5D" w:rsidR="007C5A66" w:rsidRDefault="007C5A66">
      <w:pPr>
        <w:pStyle w:val="CommentText"/>
      </w:pPr>
      <w:r>
        <w:rPr>
          <w:rStyle w:val="CommentReference"/>
        </w:rPr>
        <w:annotationRef/>
      </w:r>
      <w:r>
        <w:t>Fitting a random effect with 3 factors is a bit sketchy.</w:t>
      </w:r>
    </w:p>
  </w:comment>
  <w:comment w:id="28" w:author="Scott, Eric R." w:date="2020-03-11T18:03:00Z" w:initials="SER">
    <w:p w14:paraId="66714B6F" w14:textId="27F35B35" w:rsidR="007C5A66" w:rsidRDefault="007C5A66">
      <w:pPr>
        <w:pStyle w:val="CommentText"/>
      </w:pPr>
      <w:r>
        <w:rPr>
          <w:rStyle w:val="CommentReference"/>
        </w:rPr>
        <w:annotationRef/>
      </w:r>
      <w:r>
        <w:t>Ask Colin what he thinks about having it as a fixed effect not making a difference in p-</w:t>
      </w:r>
      <w:proofErr w:type="spellStart"/>
      <w:r>
        <w:t>vals</w:t>
      </w:r>
      <w:proofErr w:type="spellEnd"/>
      <w:r>
        <w:t>.</w:t>
      </w:r>
    </w:p>
  </w:comment>
  <w:comment w:id="29" w:author="Scott, Eric R." w:date="2020-03-13T15:28:00Z" w:initials="SER">
    <w:p w14:paraId="69A763F9" w14:textId="21D80572" w:rsidR="007C5A66" w:rsidRDefault="007C5A66">
      <w:pPr>
        <w:pStyle w:val="CommentText"/>
      </w:pPr>
      <w:r>
        <w:rPr>
          <w:rStyle w:val="CommentReference"/>
        </w:rPr>
        <w:annotationRef/>
      </w:r>
      <w:r w:rsidR="008100C7">
        <w:t>Field A</w:t>
      </w:r>
      <w:r>
        <w:t xml:space="preserve"> was </w:t>
      </w:r>
      <w:r w:rsidR="008100C7">
        <w:t>facing north east</w:t>
      </w:r>
      <w:r>
        <w:t xml:space="preserve"> and received more morning sunlight, so could be just an artifact of counting in the morning.</w:t>
      </w:r>
    </w:p>
  </w:comment>
  <w:comment w:id="34" w:author="Scott, Eric R." w:date="2020-03-18T11:52:00Z" w:initials="SER">
    <w:p w14:paraId="477FAA21" w14:textId="7281383C" w:rsidR="005437E5" w:rsidRDefault="005437E5">
      <w:pPr>
        <w:pStyle w:val="CommentText"/>
      </w:pPr>
      <w:r>
        <w:rPr>
          <w:rStyle w:val="CommentReference"/>
        </w:rPr>
        <w:annotationRef/>
      </w:r>
      <w:r>
        <w:t>might want to use less of the dark purple range of the scale for both Figure 2 and 4</w:t>
      </w:r>
    </w:p>
  </w:comment>
  <w:comment w:id="36" w:author="Scott, Eric R." w:date="2020-03-11T17:06:00Z" w:initials="SER">
    <w:p w14:paraId="571EB8A8" w14:textId="023F4FC5" w:rsidR="007C5A66" w:rsidRDefault="007C5A66">
      <w:pPr>
        <w:pStyle w:val="CommentText"/>
      </w:pPr>
      <w:r>
        <w:rPr>
          <w:rStyle w:val="CommentReference"/>
        </w:rPr>
        <w:annotationRef/>
      </w:r>
      <w:r>
        <w:t>To add: Given these results, predict what might happen over time with increased warming.</w:t>
      </w:r>
    </w:p>
  </w:comment>
  <w:comment w:id="37" w:author="Scott, Eric R." w:date="2020-02-28T10:24:00Z" w:initials="SER">
    <w:p w14:paraId="5D5EB1C0" w14:textId="7E7DB88C" w:rsidR="007C5A66" w:rsidRDefault="007C5A66"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38" w:author="Collin Edwards" w:date="2020-03-04T12:49:00Z" w:initials="CE">
    <w:p w14:paraId="15D3D083" w14:textId="17E93E80" w:rsidR="007C5A66" w:rsidRDefault="007C5A66">
      <w:pPr>
        <w:pStyle w:val="CommentText"/>
      </w:pPr>
      <w:r>
        <w:rPr>
          <w:rStyle w:val="CommentReference"/>
        </w:rPr>
        <w:annotationRef/>
      </w:r>
      <w:r>
        <w:t xml:space="preserve">I think at least sometimes night temperatures are </w:t>
      </w:r>
      <w:proofErr w:type="gramStart"/>
      <w:r>
        <w:t>ignored?</w:t>
      </w:r>
      <w:proofErr w:type="gramEnd"/>
      <w:r>
        <w:t xml:space="preserve"> Do you see better model fit when averaging only the daytime temps?</w:t>
      </w:r>
    </w:p>
  </w:comment>
  <w:comment w:id="39" w:author="Collin Edwards" w:date="2020-03-04T12:57:00Z" w:initials="CE">
    <w:p w14:paraId="7DD2C6FA" w14:textId="3F24EC22" w:rsidR="007C5A66" w:rsidRDefault="007C5A66">
      <w:pPr>
        <w:pStyle w:val="CommentText"/>
      </w:pPr>
      <w:r>
        <w:rPr>
          <w:rStyle w:val="CommentReference"/>
        </w:rPr>
        <w:annotationRef/>
      </w:r>
      <w:r>
        <w:t>I know that this is relevant, but this chunk on “consequences unclear” could just as easily fit into the introduction. Is there a way to link this to your results in some way?</w:t>
      </w:r>
    </w:p>
  </w:comment>
  <w:comment w:id="40" w:author="Scott, Eric R." w:date="2020-03-16T10:58:00Z" w:initials="SER">
    <w:p w14:paraId="5AF13DCC" w14:textId="27426F50" w:rsidR="008E30AC" w:rsidRDefault="008E30AC">
      <w:pPr>
        <w:pStyle w:val="CommentText"/>
      </w:pPr>
      <w:r>
        <w:rPr>
          <w:rStyle w:val="CommentReference"/>
        </w:rPr>
        <w:annotationRef/>
      </w:r>
      <w:r>
        <w:t>Maybe this goes into the conclusion for the dissertation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EE3AA1" w15:done="0"/>
  <w15:commentEx w15:paraId="6ABEBBB4" w15:paraIdParent="03EE3AA1" w15:done="0"/>
  <w15:commentEx w15:paraId="17782703" w15:done="0"/>
  <w15:commentEx w15:paraId="56CED25B" w15:done="0"/>
  <w15:commentEx w15:paraId="0D585AC4" w15:done="0"/>
  <w15:commentEx w15:paraId="734DD230" w15:done="0"/>
  <w15:commentEx w15:paraId="776F8970" w15:done="0"/>
  <w15:commentEx w15:paraId="0D3E68EE" w15:done="0"/>
  <w15:commentEx w15:paraId="3E5BCB8A" w15:done="0"/>
  <w15:commentEx w15:paraId="56964BC3" w15:done="0"/>
  <w15:commentEx w15:paraId="58A3569F" w15:done="0"/>
  <w15:commentEx w15:paraId="2734F133" w15:done="0"/>
  <w15:commentEx w15:paraId="63E78B0B" w15:done="0"/>
  <w15:commentEx w15:paraId="66714B6F" w15:paraIdParent="63E78B0B" w15:done="0"/>
  <w15:commentEx w15:paraId="69A763F9" w15:done="0"/>
  <w15:commentEx w15:paraId="477FAA21" w15:done="0"/>
  <w15:commentEx w15:paraId="571EB8A8" w15:done="0"/>
  <w15:commentEx w15:paraId="5D5EB1C0" w15:done="0"/>
  <w15:commentEx w15:paraId="15D3D083" w15:paraIdParent="5D5EB1C0" w15:done="0"/>
  <w15:commentEx w15:paraId="7DD2C6FA" w15:done="0"/>
  <w15:commentEx w15:paraId="5AF13D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EE3AA1" w16cid:durableId="2215E0AC"/>
  <w16cid:commentId w16cid:paraId="6ABEBBB4" w16cid:durableId="2216103F"/>
  <w16cid:commentId w16cid:paraId="17782703" w16cid:durableId="2204DD5A"/>
  <w16cid:commentId w16cid:paraId="56CED25B" w16cid:durableId="221B7B46"/>
  <w16cid:commentId w16cid:paraId="0D585AC4" w16cid:durableId="221B7A95"/>
  <w16cid:commentId w16cid:paraId="734DD230" w16cid:durableId="220A1F1A"/>
  <w16cid:commentId w16cid:paraId="776F8970" w16cid:durableId="22066BAB"/>
  <w16cid:commentId w16cid:paraId="0D3E68EE" w16cid:durableId="220A48E4"/>
  <w16cid:commentId w16cid:paraId="3E5BCB8A" w16cid:durableId="22050F86"/>
  <w16cid:commentId w16cid:paraId="56964BC3" w16cid:durableId="220A48EC"/>
  <w16cid:commentId w16cid:paraId="58A3569F" w16cid:durableId="2217AD17"/>
  <w16cid:commentId w16cid:paraId="2734F133" w16cid:durableId="221B7F11"/>
  <w16cid:commentId w16cid:paraId="63E78B0B" w16cid:durableId="220A48F0"/>
  <w16cid:commentId w16cid:paraId="66714B6F" w16cid:durableId="2213A680"/>
  <w16cid:commentId w16cid:paraId="69A763F9" w16cid:durableId="22162522"/>
  <w16cid:commentId w16cid:paraId="477FAA21" w16cid:durableId="221C89E6"/>
  <w16cid:commentId w16cid:paraId="571EB8A8" w16cid:durableId="22139906"/>
  <w16cid:commentId w16cid:paraId="5D5EB1C0" w16cid:durableId="220368E6"/>
  <w16cid:commentId w16cid:paraId="15D3D083" w16cid:durableId="220A4900"/>
  <w16cid:commentId w16cid:paraId="7DD2C6FA" w16cid:durableId="220A4904"/>
  <w16cid:commentId w16cid:paraId="5AF13DCC" w16cid:durableId="2219DA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Atticus Murphy">
    <w15:presenceInfo w15:providerId="Windows Live" w15:userId="ce606383b7e508e9"/>
  </w15:person>
  <w15:person w15:author="Collin Edwards">
    <w15:presenceInfo w15:providerId="Windows Live" w15:userId="4d9ee2704197a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410AF"/>
    <w:rsid w:val="00063EE0"/>
    <w:rsid w:val="000C5B05"/>
    <w:rsid w:val="000C61BD"/>
    <w:rsid w:val="000C7467"/>
    <w:rsid w:val="000D4D46"/>
    <w:rsid w:val="000F46FD"/>
    <w:rsid w:val="000F4814"/>
    <w:rsid w:val="001408E7"/>
    <w:rsid w:val="00147BBD"/>
    <w:rsid w:val="00163DE0"/>
    <w:rsid w:val="00187372"/>
    <w:rsid w:val="00193D55"/>
    <w:rsid w:val="001A5434"/>
    <w:rsid w:val="001B32FF"/>
    <w:rsid w:val="001C67A8"/>
    <w:rsid w:val="001F4A99"/>
    <w:rsid w:val="00214479"/>
    <w:rsid w:val="002147BC"/>
    <w:rsid w:val="002176A5"/>
    <w:rsid w:val="0022628E"/>
    <w:rsid w:val="00240042"/>
    <w:rsid w:val="0024343D"/>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236BB"/>
    <w:rsid w:val="00323E3E"/>
    <w:rsid w:val="00342AB6"/>
    <w:rsid w:val="00355907"/>
    <w:rsid w:val="00360094"/>
    <w:rsid w:val="00364056"/>
    <w:rsid w:val="0039074E"/>
    <w:rsid w:val="00397CE8"/>
    <w:rsid w:val="003A563E"/>
    <w:rsid w:val="003B4965"/>
    <w:rsid w:val="003B7CA8"/>
    <w:rsid w:val="004022A1"/>
    <w:rsid w:val="00404815"/>
    <w:rsid w:val="004057C3"/>
    <w:rsid w:val="004107BB"/>
    <w:rsid w:val="00432FBA"/>
    <w:rsid w:val="00446466"/>
    <w:rsid w:val="0045163F"/>
    <w:rsid w:val="004614A5"/>
    <w:rsid w:val="00464C81"/>
    <w:rsid w:val="0047102B"/>
    <w:rsid w:val="00494325"/>
    <w:rsid w:val="004A07BD"/>
    <w:rsid w:val="004A75B4"/>
    <w:rsid w:val="00513689"/>
    <w:rsid w:val="005432BF"/>
    <w:rsid w:val="005437E5"/>
    <w:rsid w:val="00577511"/>
    <w:rsid w:val="005859AC"/>
    <w:rsid w:val="00591741"/>
    <w:rsid w:val="005D2AE2"/>
    <w:rsid w:val="005F723A"/>
    <w:rsid w:val="00626C64"/>
    <w:rsid w:val="00630D1D"/>
    <w:rsid w:val="00633DAF"/>
    <w:rsid w:val="006516B6"/>
    <w:rsid w:val="00672EC5"/>
    <w:rsid w:val="00683D63"/>
    <w:rsid w:val="006872B9"/>
    <w:rsid w:val="006A1948"/>
    <w:rsid w:val="006A3347"/>
    <w:rsid w:val="006B744C"/>
    <w:rsid w:val="006C6A22"/>
    <w:rsid w:val="006D2182"/>
    <w:rsid w:val="006D7D16"/>
    <w:rsid w:val="007008A3"/>
    <w:rsid w:val="00712230"/>
    <w:rsid w:val="007241F5"/>
    <w:rsid w:val="00727FD8"/>
    <w:rsid w:val="00732103"/>
    <w:rsid w:val="007538FC"/>
    <w:rsid w:val="00756DFE"/>
    <w:rsid w:val="00777B62"/>
    <w:rsid w:val="00797803"/>
    <w:rsid w:val="007B3496"/>
    <w:rsid w:val="007C5A66"/>
    <w:rsid w:val="007D038F"/>
    <w:rsid w:val="007D6618"/>
    <w:rsid w:val="007E32EE"/>
    <w:rsid w:val="007E655A"/>
    <w:rsid w:val="00802138"/>
    <w:rsid w:val="008100C7"/>
    <w:rsid w:val="00830D0A"/>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7246E"/>
    <w:rsid w:val="009824AF"/>
    <w:rsid w:val="009A2F4A"/>
    <w:rsid w:val="009C1C5F"/>
    <w:rsid w:val="009F406F"/>
    <w:rsid w:val="00A12923"/>
    <w:rsid w:val="00A34FA8"/>
    <w:rsid w:val="00A4620D"/>
    <w:rsid w:val="00A46A04"/>
    <w:rsid w:val="00A50E23"/>
    <w:rsid w:val="00A6431E"/>
    <w:rsid w:val="00A952DC"/>
    <w:rsid w:val="00B37D72"/>
    <w:rsid w:val="00B510E9"/>
    <w:rsid w:val="00B551C6"/>
    <w:rsid w:val="00B62BB9"/>
    <w:rsid w:val="00B70D84"/>
    <w:rsid w:val="00B84CA8"/>
    <w:rsid w:val="00BA1AA0"/>
    <w:rsid w:val="00BB4DCC"/>
    <w:rsid w:val="00BB50CC"/>
    <w:rsid w:val="00BC0C54"/>
    <w:rsid w:val="00BD6EC0"/>
    <w:rsid w:val="00BE5B6B"/>
    <w:rsid w:val="00BF336D"/>
    <w:rsid w:val="00BF57AD"/>
    <w:rsid w:val="00C017A9"/>
    <w:rsid w:val="00C03051"/>
    <w:rsid w:val="00C1723C"/>
    <w:rsid w:val="00C23A60"/>
    <w:rsid w:val="00C25388"/>
    <w:rsid w:val="00C42410"/>
    <w:rsid w:val="00C43E68"/>
    <w:rsid w:val="00C45F7E"/>
    <w:rsid w:val="00C52A40"/>
    <w:rsid w:val="00C67A19"/>
    <w:rsid w:val="00C772A4"/>
    <w:rsid w:val="00C814F4"/>
    <w:rsid w:val="00C82FF4"/>
    <w:rsid w:val="00CB15D5"/>
    <w:rsid w:val="00CB2E64"/>
    <w:rsid w:val="00CD1ABB"/>
    <w:rsid w:val="00CD20AE"/>
    <w:rsid w:val="00CE2845"/>
    <w:rsid w:val="00CE5D86"/>
    <w:rsid w:val="00CF066A"/>
    <w:rsid w:val="00D0778B"/>
    <w:rsid w:val="00D111E1"/>
    <w:rsid w:val="00D31D0F"/>
    <w:rsid w:val="00D42E0C"/>
    <w:rsid w:val="00D57425"/>
    <w:rsid w:val="00D72111"/>
    <w:rsid w:val="00D80E4D"/>
    <w:rsid w:val="00D84830"/>
    <w:rsid w:val="00DB0BFC"/>
    <w:rsid w:val="00DB4538"/>
    <w:rsid w:val="00DC18B8"/>
    <w:rsid w:val="00DD19C6"/>
    <w:rsid w:val="00DD4507"/>
    <w:rsid w:val="00DE60DD"/>
    <w:rsid w:val="00DF3B1C"/>
    <w:rsid w:val="00E643C2"/>
    <w:rsid w:val="00EA0438"/>
    <w:rsid w:val="00EC3709"/>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812E1-FA4E-8F4F-B27D-C37022FE7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5</Pages>
  <Words>30294</Words>
  <Characters>172680</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14</cp:revision>
  <dcterms:created xsi:type="dcterms:W3CDTF">2020-03-04T17:33:00Z</dcterms:created>
  <dcterms:modified xsi:type="dcterms:W3CDTF">2020-03-18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